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0DD0E" w14:textId="2BA1460D" w:rsidR="00CA5191" w:rsidRDefault="001D408B" w:rsidP="00CA5191">
      <w:pPr>
        <w:jc w:val="center"/>
      </w:pPr>
      <w:r>
        <w:rPr>
          <w:b/>
          <w:bCs/>
        </w:rPr>
        <w:t>A combination of zinc and</w:t>
      </w:r>
      <w:r w:rsidR="00CA5191">
        <w:rPr>
          <w:b/>
          <w:bCs/>
        </w:rPr>
        <w:t xml:space="preserve"> arginine disrupt the mechanical integrity of dental biofilms</w:t>
      </w:r>
    </w:p>
    <w:p w14:paraId="75F96AF0" w14:textId="57E5EF39" w:rsidR="00CA5191" w:rsidRPr="00CA5191" w:rsidRDefault="00CA5191" w:rsidP="00CA5191">
      <w:pPr>
        <w:jc w:val="center"/>
        <w:rPr>
          <w:lang w:val="en-AU" w:eastAsia="en-GB"/>
        </w:rPr>
      </w:pPr>
      <w:r w:rsidRPr="00A20B0C">
        <w:t>Erin S. Gloag</w:t>
      </w:r>
      <w:r>
        <w:t xml:space="preserve"> </w:t>
      </w:r>
      <w:r w:rsidR="002B04D1">
        <w:rPr>
          <w:vertAlign w:val="superscript"/>
        </w:rPr>
        <w:t>a</w:t>
      </w:r>
      <w:r w:rsidR="00290B3A">
        <w:rPr>
          <w:vertAlign w:val="superscript"/>
        </w:rPr>
        <w:t xml:space="preserve"> </w:t>
      </w:r>
      <w:r w:rsidR="008E0676" w:rsidRPr="008E0676">
        <w:rPr>
          <w:vertAlign w:val="superscript"/>
        </w:rPr>
        <w:t>#</w:t>
      </w:r>
      <w:r w:rsidR="008E0676" w:rsidRPr="008E0676">
        <w:t>*</w:t>
      </w:r>
      <w:r w:rsidRPr="00A20B0C">
        <w:t xml:space="preserve">, </w:t>
      </w:r>
      <w:r w:rsidRPr="00CA5191">
        <w:rPr>
          <w:lang w:val="en-AU" w:eastAsia="en-GB"/>
        </w:rPr>
        <w:t>Yalda Khosravi</w:t>
      </w:r>
      <w:r>
        <w:rPr>
          <w:lang w:val="en-AU" w:eastAsia="en-GB"/>
        </w:rPr>
        <w:t xml:space="preserve"> </w:t>
      </w:r>
      <w:r w:rsidR="00290B3A">
        <w:rPr>
          <w:vertAlign w:val="superscript"/>
          <w:lang w:val="en-AU" w:eastAsia="en-GB"/>
        </w:rPr>
        <w:t>a</w:t>
      </w:r>
      <w:r>
        <w:rPr>
          <w:lang w:val="en-AU" w:eastAsia="en-GB"/>
        </w:rPr>
        <w:t xml:space="preserve">, </w:t>
      </w:r>
      <w:r>
        <w:t xml:space="preserve">James G. Masters </w:t>
      </w:r>
      <w:r w:rsidR="00290B3A">
        <w:rPr>
          <w:vertAlign w:val="superscript"/>
        </w:rPr>
        <w:t>b</w:t>
      </w:r>
      <w:r>
        <w:t xml:space="preserve">, </w:t>
      </w:r>
      <w:r w:rsidRPr="00A20B0C">
        <w:t>Daniel J. Wozniak</w:t>
      </w:r>
      <w:r>
        <w:t xml:space="preserve"> </w:t>
      </w:r>
      <w:proofErr w:type="spellStart"/>
      <w:r w:rsidR="00290B3A">
        <w:rPr>
          <w:vertAlign w:val="superscript"/>
        </w:rPr>
        <w:t>a</w:t>
      </w:r>
      <w:r w:rsidRPr="00A20B0C">
        <w:rPr>
          <w:vertAlign w:val="superscript"/>
        </w:rPr>
        <w:t>,</w:t>
      </w:r>
      <w:r w:rsidR="00290B3A">
        <w:rPr>
          <w:vertAlign w:val="superscript"/>
        </w:rPr>
        <w:t>c</w:t>
      </w:r>
      <w:proofErr w:type="spellEnd"/>
      <w:r w:rsidRPr="00A20B0C">
        <w:t>, Carlo</w:t>
      </w:r>
      <w:r>
        <w:t xml:space="preserve"> Amorin</w:t>
      </w:r>
      <w:r w:rsidRPr="00A20B0C">
        <w:t xml:space="preserve"> Daep</w:t>
      </w:r>
      <w:r>
        <w:t xml:space="preserve"> </w:t>
      </w:r>
      <w:r w:rsidR="00290B3A">
        <w:rPr>
          <w:vertAlign w:val="superscript"/>
        </w:rPr>
        <w:t>b</w:t>
      </w:r>
      <w:r w:rsidRPr="00A20B0C">
        <w:t>, Paul Stoodley</w:t>
      </w:r>
      <w:r>
        <w:t xml:space="preserve"> </w:t>
      </w:r>
      <w:proofErr w:type="spellStart"/>
      <w:r w:rsidR="00290B3A">
        <w:rPr>
          <w:vertAlign w:val="superscript"/>
        </w:rPr>
        <w:t>a</w:t>
      </w:r>
      <w:r w:rsidR="00901A6D">
        <w:rPr>
          <w:vertAlign w:val="superscript"/>
        </w:rPr>
        <w:t>,</w:t>
      </w:r>
      <w:r w:rsidR="00290B3A">
        <w:rPr>
          <w:vertAlign w:val="superscript"/>
        </w:rPr>
        <w:t>d,e</w:t>
      </w:r>
      <w:proofErr w:type="spellEnd"/>
    </w:p>
    <w:p w14:paraId="7C8861B6" w14:textId="4B59069B" w:rsidR="00CA5191" w:rsidRDefault="00290B3A" w:rsidP="00CA5191">
      <w:pPr>
        <w:rPr>
          <w:rFonts w:cs="Times New Roman"/>
        </w:rPr>
      </w:pPr>
      <w:r>
        <w:rPr>
          <w:rFonts w:cs="Times New Roman"/>
          <w:vertAlign w:val="superscript"/>
        </w:rPr>
        <w:t>a</w:t>
      </w:r>
      <w:r w:rsidR="00901A6D">
        <w:rPr>
          <w:rFonts w:cs="Times New Roman"/>
          <w:vertAlign w:val="superscript"/>
        </w:rPr>
        <w:t xml:space="preserve"> </w:t>
      </w:r>
      <w:r w:rsidR="00CA5191" w:rsidRPr="00F50035">
        <w:t xml:space="preserve">Department of Microbial Infection and Immunity, </w:t>
      </w:r>
      <w:r w:rsidR="00CA5191" w:rsidRPr="00F50035">
        <w:rPr>
          <w:rFonts w:cs="Times New Roman"/>
        </w:rPr>
        <w:t>The Ohio State University, Columbus, OH,</w:t>
      </w:r>
      <w:r w:rsidR="00CA5191">
        <w:rPr>
          <w:rFonts w:cs="Times New Roman"/>
        </w:rPr>
        <w:t xml:space="preserve"> USA,</w:t>
      </w:r>
      <w:r w:rsidR="00CA5191" w:rsidRPr="00F50035">
        <w:rPr>
          <w:rFonts w:cs="Times New Roman"/>
        </w:rPr>
        <w:t xml:space="preserve"> 43210</w:t>
      </w:r>
    </w:p>
    <w:p w14:paraId="0B2A21A0" w14:textId="7966861C" w:rsidR="00CA5191" w:rsidRPr="00F50035" w:rsidRDefault="002B04D1" w:rsidP="00CA5191">
      <w:pPr>
        <w:rPr>
          <w:rFonts w:cs="Times New Roman"/>
        </w:rPr>
      </w:pPr>
      <w:r>
        <w:rPr>
          <w:rFonts w:cs="Times New Roman"/>
          <w:vertAlign w:val="superscript"/>
        </w:rPr>
        <w:t>b</w:t>
      </w:r>
      <w:r w:rsidR="00CA5191">
        <w:rPr>
          <w:rFonts w:cs="Times New Roman"/>
          <w:vertAlign w:val="superscript"/>
        </w:rPr>
        <w:t xml:space="preserve"> </w:t>
      </w:r>
      <w:r w:rsidR="00CA5191">
        <w:rPr>
          <w:rFonts w:cs="Times New Roman"/>
        </w:rPr>
        <w:t>Colgate-Palmolive Technology Center, Piscataway, NJ, USA, 08854</w:t>
      </w:r>
      <w:r w:rsidR="00CA5191" w:rsidRPr="00F50035">
        <w:rPr>
          <w:rFonts w:cs="Times New Roman"/>
        </w:rPr>
        <w:t xml:space="preserve"> </w:t>
      </w:r>
    </w:p>
    <w:p w14:paraId="17196BF2" w14:textId="2F9EBBEC" w:rsidR="00CA5191" w:rsidRDefault="002B04D1" w:rsidP="00CA5191">
      <w:pPr>
        <w:rPr>
          <w:rFonts w:cs="Times New Roman"/>
        </w:rPr>
      </w:pPr>
      <w:r>
        <w:rPr>
          <w:rFonts w:cs="Times New Roman"/>
          <w:vertAlign w:val="superscript"/>
        </w:rPr>
        <w:t>c</w:t>
      </w:r>
      <w:r w:rsidR="00CA5191" w:rsidRPr="00F50035">
        <w:rPr>
          <w:rFonts w:cs="Times New Roman"/>
        </w:rPr>
        <w:t xml:space="preserve"> Department of Microbiology, The Ohio State University, Columbus, OH,</w:t>
      </w:r>
      <w:r w:rsidR="00CA5191">
        <w:rPr>
          <w:rFonts w:cs="Times New Roman"/>
        </w:rPr>
        <w:t xml:space="preserve"> USA,</w:t>
      </w:r>
      <w:r w:rsidR="00CA5191" w:rsidRPr="00F50035">
        <w:rPr>
          <w:rFonts w:cs="Times New Roman"/>
        </w:rPr>
        <w:t xml:space="preserve"> 43210 </w:t>
      </w:r>
    </w:p>
    <w:p w14:paraId="361F86D5" w14:textId="4BD75D8F" w:rsidR="00CA5191" w:rsidRPr="00F50035" w:rsidRDefault="002B04D1" w:rsidP="00CA5191">
      <w:pPr>
        <w:rPr>
          <w:rFonts w:cs="Times New Roman"/>
        </w:rPr>
      </w:pPr>
      <w:r>
        <w:rPr>
          <w:rFonts w:cs="Times New Roman"/>
          <w:vertAlign w:val="superscript"/>
        </w:rPr>
        <w:t>d</w:t>
      </w:r>
      <w:r w:rsidR="00CA5191" w:rsidRPr="00F50035">
        <w:rPr>
          <w:rFonts w:cs="Times New Roman"/>
          <w:vertAlign w:val="superscript"/>
        </w:rPr>
        <w:t xml:space="preserve"> </w:t>
      </w:r>
      <w:r w:rsidR="00CA5191" w:rsidRPr="00F50035">
        <w:rPr>
          <w:rFonts w:cs="Times New Roman"/>
        </w:rPr>
        <w:t>Department of Orthop</w:t>
      </w:r>
      <w:r w:rsidR="00EB403C">
        <w:rPr>
          <w:rFonts w:cs="Times New Roman"/>
        </w:rPr>
        <w:t>a</w:t>
      </w:r>
      <w:r w:rsidR="00CA5191" w:rsidRPr="00F50035">
        <w:rPr>
          <w:rFonts w:cs="Times New Roman"/>
        </w:rPr>
        <w:t>edics, The Ohio State University, Columbus, OH,</w:t>
      </w:r>
      <w:r w:rsidR="00CA5191">
        <w:rPr>
          <w:rFonts w:cs="Times New Roman"/>
        </w:rPr>
        <w:t xml:space="preserve"> USA,</w:t>
      </w:r>
      <w:r w:rsidR="00CA5191" w:rsidRPr="00F50035">
        <w:rPr>
          <w:rFonts w:cs="Times New Roman"/>
        </w:rPr>
        <w:t xml:space="preserve"> 43210 </w:t>
      </w:r>
    </w:p>
    <w:p w14:paraId="728457CB" w14:textId="6AE9C205" w:rsidR="00CA5191" w:rsidRDefault="002B04D1" w:rsidP="00CA5191">
      <w:pPr>
        <w:rPr>
          <w:rFonts w:cs="Times New Roman"/>
        </w:rPr>
      </w:pPr>
      <w:r>
        <w:rPr>
          <w:rFonts w:cs="Times New Roman"/>
          <w:vertAlign w:val="superscript"/>
        </w:rPr>
        <w:t>e</w:t>
      </w:r>
      <w:r w:rsidR="00CA5191">
        <w:rPr>
          <w:rFonts w:cs="Times New Roman"/>
        </w:rPr>
        <w:t xml:space="preserve"> </w:t>
      </w:r>
      <w:r w:rsidR="00CA5191" w:rsidRPr="00F50035">
        <w:rPr>
          <w:lang w:val="en-AU" w:eastAsia="en-GB"/>
        </w:rPr>
        <w:t>National Biofilm Innovation Centre (NBIC) and National Centre for Advanced Tribology at Southampton (nCATS)</w:t>
      </w:r>
      <w:r w:rsidR="00CA5191" w:rsidRPr="00F50035">
        <w:t xml:space="preserve">, </w:t>
      </w:r>
      <w:r w:rsidR="00EB403C">
        <w:t xml:space="preserve">Mechanical Engineering, </w:t>
      </w:r>
      <w:r w:rsidR="00CA5191" w:rsidRPr="00F50035">
        <w:t>Un</w:t>
      </w:r>
      <w:r w:rsidR="00CA5191" w:rsidRPr="00F50035">
        <w:rPr>
          <w:rFonts w:cs="Times New Roman"/>
        </w:rPr>
        <w:t>iversity of Southampton, Southampton,</w:t>
      </w:r>
      <w:r w:rsidR="00CA5191">
        <w:rPr>
          <w:rFonts w:cs="Times New Roman"/>
        </w:rPr>
        <w:t xml:space="preserve"> UK,</w:t>
      </w:r>
      <w:r w:rsidR="00CA5191" w:rsidRPr="00F50035">
        <w:rPr>
          <w:rFonts w:cs="Times New Roman"/>
        </w:rPr>
        <w:t xml:space="preserve"> SO17 1BJ</w:t>
      </w:r>
    </w:p>
    <w:p w14:paraId="069FC344" w14:textId="0C404C6E" w:rsidR="008E0676" w:rsidRPr="008E0676" w:rsidRDefault="008E0676" w:rsidP="008E0676">
      <w:pPr>
        <w:rPr>
          <w:rFonts w:cs="Times New Roman"/>
        </w:rPr>
      </w:pPr>
      <w:r w:rsidRPr="008E0676">
        <w:rPr>
          <w:rFonts w:cs="Times New Roman"/>
        </w:rPr>
        <w:t>*</w:t>
      </w:r>
      <w:r>
        <w:rPr>
          <w:rFonts w:cs="Times New Roman"/>
        </w:rPr>
        <w:t xml:space="preserve"> </w:t>
      </w:r>
      <w:r w:rsidR="004E3E46">
        <w:rPr>
          <w:rFonts w:cs="Times New Roman"/>
        </w:rPr>
        <w:t>Present</w:t>
      </w:r>
      <w:r>
        <w:rPr>
          <w:rFonts w:cs="Times New Roman"/>
        </w:rPr>
        <w:t xml:space="preserve"> </w:t>
      </w:r>
      <w:r w:rsidR="004E3E46">
        <w:rPr>
          <w:rFonts w:cs="Times New Roman"/>
        </w:rPr>
        <w:t>affiliation</w:t>
      </w:r>
      <w:r>
        <w:rPr>
          <w:rFonts w:cs="Times New Roman"/>
        </w:rPr>
        <w:t>:</w:t>
      </w:r>
      <w:r w:rsidR="004E3E46">
        <w:rPr>
          <w:rFonts w:cs="Times New Roman"/>
        </w:rPr>
        <w:t xml:space="preserve"> </w:t>
      </w:r>
      <w:r w:rsidR="00290B3A">
        <w:rPr>
          <w:rFonts w:cs="Times New Roman"/>
        </w:rPr>
        <w:t>Department of Biomedical Sciences and Pathobiology, Virginia-Maryland College of Veterinary Medicine, Virginia Tech, Blacksburg, VA, USA, 24061</w:t>
      </w:r>
    </w:p>
    <w:p w14:paraId="1C762985" w14:textId="4DC42F34" w:rsidR="007E31A3" w:rsidRDefault="007E31A3" w:rsidP="00CA5191">
      <w:pPr>
        <w:rPr>
          <w:rFonts w:cs="Times New Roman"/>
        </w:rPr>
      </w:pPr>
    </w:p>
    <w:p w14:paraId="08E8EAAC" w14:textId="15700A12" w:rsidR="007E31A3" w:rsidRPr="00D61986" w:rsidRDefault="008E0676" w:rsidP="007E31A3">
      <w:pPr>
        <w:jc w:val="left"/>
        <w:rPr>
          <w:rFonts w:cs="Times New Roman"/>
        </w:rPr>
      </w:pPr>
      <w:r>
        <w:rPr>
          <w:rFonts w:cs="Times New Roman"/>
        </w:rPr>
        <w:t>#</w:t>
      </w:r>
      <w:r w:rsidR="007E31A3">
        <w:rPr>
          <w:rFonts w:cs="Times New Roman"/>
        </w:rPr>
        <w:t xml:space="preserve"> </w:t>
      </w:r>
      <w:r w:rsidR="007E31A3" w:rsidRPr="00D61986">
        <w:rPr>
          <w:rFonts w:cs="Times New Roman"/>
        </w:rPr>
        <w:t>Correspondence to:</w:t>
      </w:r>
      <w:r w:rsidR="007E31A3" w:rsidRPr="00D61986">
        <w:rPr>
          <w:rFonts w:cs="Times New Roman"/>
        </w:rPr>
        <w:tab/>
      </w:r>
      <w:r w:rsidR="007E31A3">
        <w:rPr>
          <w:rFonts w:cs="Times New Roman"/>
        </w:rPr>
        <w:t>Erin S. Gloag</w:t>
      </w:r>
    </w:p>
    <w:p w14:paraId="6A7F7032" w14:textId="0EEC246C" w:rsidR="007E31A3" w:rsidRPr="008E0676" w:rsidRDefault="008E0676" w:rsidP="00912D45">
      <w:pPr>
        <w:ind w:left="2160"/>
        <w:jc w:val="left"/>
        <w:rPr>
          <w:lang w:val="en-AU" w:eastAsia="en-GB"/>
        </w:rPr>
      </w:pPr>
      <w:r>
        <w:rPr>
          <w:rFonts w:cs="Times New Roman"/>
        </w:rPr>
        <w:t>C</w:t>
      </w:r>
      <w:r w:rsidR="008E407E">
        <w:rPr>
          <w:rFonts w:cs="Times New Roman"/>
        </w:rPr>
        <w:t xml:space="preserve">enter </w:t>
      </w:r>
      <w:r w:rsidR="00912D45">
        <w:rPr>
          <w:rFonts w:cs="Times New Roman"/>
        </w:rPr>
        <w:t>for One Health Research</w:t>
      </w:r>
      <w:r>
        <w:rPr>
          <w:rFonts w:cs="Times New Roman"/>
        </w:rPr>
        <w:t xml:space="preserve">, </w:t>
      </w:r>
      <w:r w:rsidRPr="008E0676">
        <w:rPr>
          <w:lang w:val="en-AU" w:eastAsia="en-GB"/>
        </w:rPr>
        <w:t>1410 Prices Fork Rd</w:t>
      </w:r>
      <w:r>
        <w:rPr>
          <w:lang w:val="en-AU" w:eastAsia="en-GB"/>
        </w:rPr>
        <w:t>, Blacksburg, VA, 2406</w:t>
      </w:r>
      <w:r w:rsidR="00901A6D">
        <w:rPr>
          <w:lang w:val="en-AU" w:eastAsia="en-GB"/>
        </w:rPr>
        <w:t>1</w:t>
      </w:r>
      <w:r>
        <w:rPr>
          <w:lang w:val="en-AU" w:eastAsia="en-GB"/>
        </w:rPr>
        <w:t xml:space="preserve">, USA </w:t>
      </w:r>
    </w:p>
    <w:p w14:paraId="36001258" w14:textId="0868A9C8" w:rsidR="007E31A3" w:rsidRPr="00D61986" w:rsidRDefault="007E31A3" w:rsidP="007E31A3">
      <w:pPr>
        <w:jc w:val="left"/>
        <w:rPr>
          <w:rFonts w:cs="Times New Roman"/>
        </w:rPr>
      </w:pPr>
      <w:r w:rsidRPr="00D61986">
        <w:rPr>
          <w:rFonts w:cs="Times New Roman"/>
        </w:rPr>
        <w:tab/>
      </w:r>
      <w:r w:rsidRPr="00D61986">
        <w:rPr>
          <w:rFonts w:cs="Times New Roman"/>
        </w:rPr>
        <w:tab/>
      </w:r>
      <w:r>
        <w:rPr>
          <w:rFonts w:cs="Times New Roman"/>
        </w:rPr>
        <w:tab/>
      </w:r>
      <w:r w:rsidR="008E0676">
        <w:rPr>
          <w:rFonts w:cs="Times New Roman"/>
        </w:rPr>
        <w:t>erinsg@vt.edu</w:t>
      </w:r>
    </w:p>
    <w:p w14:paraId="60259088" w14:textId="3172DDBB" w:rsidR="00CA5191" w:rsidRDefault="00CA5191" w:rsidP="00A373F0">
      <w:pPr>
        <w:rPr>
          <w:b/>
        </w:rPr>
      </w:pPr>
    </w:p>
    <w:p w14:paraId="1EB1216F" w14:textId="7F5994DF" w:rsidR="00463B43" w:rsidRDefault="00463B43" w:rsidP="00A373F0">
      <w:pPr>
        <w:rPr>
          <w:b/>
        </w:rPr>
      </w:pPr>
    </w:p>
    <w:p w14:paraId="2AB130B7" w14:textId="774B560C" w:rsidR="00463B43" w:rsidRPr="007461C4" w:rsidRDefault="007461C4" w:rsidP="00A373F0">
      <w:pPr>
        <w:rPr>
          <w:bCs/>
        </w:rPr>
      </w:pPr>
      <w:r>
        <w:rPr>
          <w:b/>
        </w:rPr>
        <w:t>Running title:</w:t>
      </w:r>
      <w:r>
        <w:rPr>
          <w:bCs/>
        </w:rPr>
        <w:t xml:space="preserve"> Arginine and zinc disrupts dental biofilms</w:t>
      </w:r>
    </w:p>
    <w:p w14:paraId="0EA237BB" w14:textId="43BAF4AA" w:rsidR="00463B43" w:rsidRDefault="00463B43" w:rsidP="00A373F0">
      <w:pPr>
        <w:rPr>
          <w:b/>
        </w:rPr>
      </w:pPr>
    </w:p>
    <w:p w14:paraId="7648F14D" w14:textId="594FAAAB" w:rsidR="00463B43" w:rsidRDefault="00463B43" w:rsidP="00A373F0">
      <w:pPr>
        <w:rPr>
          <w:b/>
        </w:rPr>
      </w:pPr>
    </w:p>
    <w:p w14:paraId="605351D6" w14:textId="0CF7A6C2" w:rsidR="00463B43" w:rsidRDefault="00463B43" w:rsidP="00A373F0">
      <w:pPr>
        <w:rPr>
          <w:b/>
        </w:rPr>
      </w:pPr>
    </w:p>
    <w:p w14:paraId="13C526D6" w14:textId="325210D5" w:rsidR="00463B43" w:rsidRDefault="00463B43" w:rsidP="00A373F0">
      <w:pPr>
        <w:rPr>
          <w:b/>
        </w:rPr>
      </w:pPr>
    </w:p>
    <w:p w14:paraId="115C79CC" w14:textId="007C8791" w:rsidR="00463B43" w:rsidRDefault="00463B43" w:rsidP="00A373F0">
      <w:pPr>
        <w:rPr>
          <w:b/>
        </w:rPr>
      </w:pPr>
    </w:p>
    <w:p w14:paraId="3ED024DE" w14:textId="711407E7" w:rsidR="00463B43" w:rsidRDefault="00463B43" w:rsidP="00463B43">
      <w:pPr>
        <w:pStyle w:val="Heading1"/>
      </w:pPr>
      <w:r>
        <w:lastRenderedPageBreak/>
        <w:t>Abstract</w:t>
      </w:r>
    </w:p>
    <w:p w14:paraId="28800BC0" w14:textId="1EEF175E" w:rsidR="005F6A3D" w:rsidRDefault="005F6A3D" w:rsidP="005F6A3D">
      <w:pPr>
        <w:rPr>
          <w:rFonts w:cs="Arial"/>
          <w:szCs w:val="22"/>
        </w:rPr>
      </w:pPr>
      <w:r>
        <w:rPr>
          <w:rFonts w:cs="Arial"/>
          <w:szCs w:val="22"/>
        </w:rPr>
        <w:t xml:space="preserve">Mechanical </w:t>
      </w:r>
      <w:r w:rsidR="00091703">
        <w:rPr>
          <w:rFonts w:cs="Arial"/>
          <w:szCs w:val="22"/>
        </w:rPr>
        <w:t xml:space="preserve">cleaning remains the standard of care for maintaining oral hygiene. However, mechanical cleaning is often </w:t>
      </w:r>
      <w:r>
        <w:rPr>
          <w:rFonts w:cs="Arial"/>
          <w:szCs w:val="22"/>
        </w:rPr>
        <w:t>augment</w:t>
      </w:r>
      <w:r w:rsidR="00091703">
        <w:rPr>
          <w:rFonts w:cs="Arial"/>
          <w:szCs w:val="22"/>
        </w:rPr>
        <w:t>ed</w:t>
      </w:r>
      <w:r>
        <w:rPr>
          <w:rFonts w:cs="Arial"/>
          <w:szCs w:val="22"/>
        </w:rPr>
        <w:t xml:space="preserve"> with active therapeutics t</w:t>
      </w:r>
      <w:r w:rsidR="00091703">
        <w:rPr>
          <w:rFonts w:cs="Arial"/>
          <w:szCs w:val="22"/>
        </w:rPr>
        <w:t>hat further</w:t>
      </w:r>
      <w:r>
        <w:rPr>
          <w:rFonts w:cs="Arial"/>
          <w:szCs w:val="22"/>
        </w:rPr>
        <w:t xml:space="preserve"> promote oral health. A dentifrice</w:t>
      </w:r>
      <w:r w:rsidR="005D26CC">
        <w:rPr>
          <w:rFonts w:cs="Arial"/>
          <w:szCs w:val="22"/>
        </w:rPr>
        <w:t>,</w:t>
      </w:r>
      <w:r>
        <w:rPr>
          <w:rFonts w:cs="Arial"/>
          <w:szCs w:val="22"/>
        </w:rPr>
        <w:t xml:space="preserve"> consisting of </w:t>
      </w:r>
      <w:r w:rsidR="00091703">
        <w:t xml:space="preserve">the </w:t>
      </w:r>
      <w:r w:rsidR="00DE6103">
        <w:t>“</w:t>
      </w:r>
      <w:r w:rsidR="00091703">
        <w:t>Dual Zinc plus Arginine</w:t>
      </w:r>
      <w:r w:rsidR="00DE6103">
        <w:t>” (DZA)</w:t>
      </w:r>
      <w:r w:rsidR="00091703">
        <w:t xml:space="preserve"> technology</w:t>
      </w:r>
      <w:r w:rsidR="005D26CC">
        <w:rPr>
          <w:rFonts w:cs="Arial"/>
          <w:szCs w:val="22"/>
        </w:rPr>
        <w:t>,</w:t>
      </w:r>
      <w:r w:rsidR="00091703">
        <w:rPr>
          <w:rFonts w:cs="Arial"/>
          <w:szCs w:val="22"/>
        </w:rPr>
        <w:t xml:space="preserve"> was found </w:t>
      </w:r>
      <w:r w:rsidR="00091703" w:rsidRPr="00091703">
        <w:rPr>
          <w:rFonts w:cs="Arial"/>
          <w:szCs w:val="22"/>
        </w:rPr>
        <w:t xml:space="preserve">to be effective at controlling bacteria using </w:t>
      </w:r>
      <w:r w:rsidR="00091703" w:rsidRPr="00091703">
        <w:rPr>
          <w:rFonts w:cs="Arial"/>
          <w:i/>
          <w:iCs/>
          <w:szCs w:val="22"/>
        </w:rPr>
        <w:t>in vitro</w:t>
      </w:r>
      <w:r w:rsidR="00091703" w:rsidRPr="00091703">
        <w:rPr>
          <w:rFonts w:cs="Arial"/>
          <w:szCs w:val="22"/>
        </w:rPr>
        <w:t xml:space="preserve"> laboratory studies, translating to clinical efficacy to deliver plaque and gingivitis </w:t>
      </w:r>
      <w:r w:rsidR="000D1D04">
        <w:rPr>
          <w:rFonts w:cs="Arial"/>
          <w:szCs w:val="22"/>
        </w:rPr>
        <w:t xml:space="preserve">reduction </w:t>
      </w:r>
      <w:r w:rsidR="00091703" w:rsidRPr="00091703">
        <w:rPr>
          <w:rFonts w:cs="Arial"/>
          <w:szCs w:val="22"/>
        </w:rPr>
        <w:t>benefits</w:t>
      </w:r>
      <w:r w:rsidR="00091703">
        <w:rPr>
          <w:rFonts w:cs="Arial"/>
          <w:szCs w:val="22"/>
        </w:rPr>
        <w:t>.</w:t>
      </w:r>
      <w:r>
        <w:rPr>
          <w:rFonts w:cs="Arial"/>
          <w:szCs w:val="22"/>
        </w:rPr>
        <w:t xml:space="preserve"> </w:t>
      </w:r>
      <w:r w:rsidR="00737BA8">
        <w:rPr>
          <w:rFonts w:cs="Arial"/>
          <w:szCs w:val="22"/>
        </w:rPr>
        <w:t xml:space="preserve">Here we used </w:t>
      </w:r>
      <w:r w:rsidR="00091703">
        <w:rPr>
          <w:rFonts w:cs="Arial"/>
          <w:szCs w:val="22"/>
        </w:rPr>
        <w:t>biophysical</w:t>
      </w:r>
      <w:r w:rsidR="00737BA8">
        <w:rPr>
          <w:rFonts w:cs="Arial"/>
          <w:szCs w:val="22"/>
        </w:rPr>
        <w:t xml:space="preserve"> analyses and confocal laser scanning microscopy, </w:t>
      </w:r>
      <w:r>
        <w:rPr>
          <w:rFonts w:cs="Arial"/>
          <w:szCs w:val="22"/>
        </w:rPr>
        <w:t xml:space="preserve">to understand how </w:t>
      </w:r>
      <w:r w:rsidR="00DE6103">
        <w:rPr>
          <w:rFonts w:cs="Arial"/>
          <w:szCs w:val="22"/>
        </w:rPr>
        <w:t>DZA</w:t>
      </w:r>
      <w:r w:rsidR="00737BA8">
        <w:rPr>
          <w:rFonts w:cs="Arial"/>
          <w:szCs w:val="22"/>
        </w:rPr>
        <w:t xml:space="preserve"> </w:t>
      </w:r>
      <w:r w:rsidRPr="00082553">
        <w:rPr>
          <w:rFonts w:cs="Arial"/>
          <w:szCs w:val="22"/>
        </w:rPr>
        <w:t>dentifrice</w:t>
      </w:r>
      <w:r w:rsidR="00737BA8">
        <w:rPr>
          <w:rFonts w:cs="Arial"/>
          <w:szCs w:val="22"/>
        </w:rPr>
        <w:t xml:space="preserve"> </w:t>
      </w:r>
      <w:r>
        <w:rPr>
          <w:rFonts w:cs="Arial"/>
          <w:szCs w:val="22"/>
        </w:rPr>
        <w:t>impacted the mechanical properties of dental</w:t>
      </w:r>
      <w:r w:rsidR="006B791D">
        <w:rPr>
          <w:rFonts w:cs="Arial"/>
          <w:szCs w:val="22"/>
        </w:rPr>
        <w:t xml:space="preserve"> </w:t>
      </w:r>
      <w:r>
        <w:rPr>
          <w:rFonts w:cs="Arial"/>
          <w:szCs w:val="22"/>
        </w:rPr>
        <w:t>plaque</w:t>
      </w:r>
      <w:r w:rsidR="008A3793">
        <w:rPr>
          <w:rFonts w:cs="Arial"/>
          <w:szCs w:val="22"/>
        </w:rPr>
        <w:t xml:space="preserve"> </w:t>
      </w:r>
      <w:r>
        <w:rPr>
          <w:rFonts w:cs="Arial"/>
          <w:szCs w:val="22"/>
        </w:rPr>
        <w:t>biofilms, with the objective of determining if changes to biofilm rheology enhance</w:t>
      </w:r>
      <w:r w:rsidR="00EB48EB">
        <w:rPr>
          <w:rFonts w:cs="Arial"/>
          <w:szCs w:val="22"/>
        </w:rPr>
        <w:t xml:space="preserve">s the removal of </w:t>
      </w:r>
      <w:r>
        <w:rPr>
          <w:rFonts w:cs="Arial"/>
          <w:szCs w:val="22"/>
        </w:rPr>
        <w:t>dental</w:t>
      </w:r>
      <w:r w:rsidR="006B791D">
        <w:rPr>
          <w:rFonts w:cs="Arial"/>
          <w:szCs w:val="22"/>
        </w:rPr>
        <w:t xml:space="preserve"> </w:t>
      </w:r>
      <w:r>
        <w:rPr>
          <w:rFonts w:cs="Arial"/>
          <w:szCs w:val="22"/>
        </w:rPr>
        <w:t>plaque.</w:t>
      </w:r>
      <w:r w:rsidR="004A2B08">
        <w:rPr>
          <w:rFonts w:cs="Arial"/>
          <w:szCs w:val="22"/>
        </w:rPr>
        <w:t xml:space="preserve"> Using both uniaxial mechanical indentation and an adapted rotating-disc rheometry assay</w:t>
      </w:r>
      <w:r w:rsidR="006B791D">
        <w:rPr>
          <w:rFonts w:cs="Arial"/>
          <w:szCs w:val="22"/>
        </w:rPr>
        <w:t>,</w:t>
      </w:r>
      <w:r w:rsidR="004A2B08">
        <w:rPr>
          <w:rFonts w:cs="Arial"/>
          <w:szCs w:val="22"/>
        </w:rPr>
        <w:t xml:space="preserve"> </w:t>
      </w:r>
      <w:r w:rsidR="00A76A0B">
        <w:rPr>
          <w:rFonts w:cs="Arial"/>
          <w:szCs w:val="22"/>
        </w:rPr>
        <w:t xml:space="preserve">it was found </w:t>
      </w:r>
      <w:r w:rsidR="004A2B08">
        <w:rPr>
          <w:rFonts w:cs="Arial"/>
          <w:szCs w:val="22"/>
        </w:rPr>
        <w:t>that</w:t>
      </w:r>
      <w:r w:rsidR="0048160F">
        <w:rPr>
          <w:rFonts w:cs="Arial"/>
          <w:szCs w:val="22"/>
        </w:rPr>
        <w:t xml:space="preserve"> </w:t>
      </w:r>
      <w:r w:rsidR="00DE6103">
        <w:rPr>
          <w:rFonts w:cs="Arial"/>
          <w:szCs w:val="22"/>
        </w:rPr>
        <w:t>DZA</w:t>
      </w:r>
      <w:r w:rsidR="0048160F">
        <w:rPr>
          <w:rFonts w:cs="Arial"/>
          <w:szCs w:val="22"/>
        </w:rPr>
        <w:t xml:space="preserve"> treatment </w:t>
      </w:r>
      <w:r w:rsidR="00A76A0B">
        <w:rPr>
          <w:rFonts w:cs="Arial"/>
          <w:szCs w:val="22"/>
        </w:rPr>
        <w:t>compromised</w:t>
      </w:r>
      <w:r w:rsidR="0048160F">
        <w:rPr>
          <w:rFonts w:cs="Arial"/>
          <w:szCs w:val="22"/>
        </w:rPr>
        <w:t xml:space="preserve"> biofilm mechanical integrity</w:t>
      </w:r>
      <w:r w:rsidR="006B791D">
        <w:rPr>
          <w:rFonts w:cs="Arial"/>
          <w:szCs w:val="22"/>
        </w:rPr>
        <w:t>,</w:t>
      </w:r>
      <w:r w:rsidR="0048160F">
        <w:rPr>
          <w:rFonts w:cs="Arial"/>
          <w:szCs w:val="22"/>
        </w:rPr>
        <w:t xml:space="preserve"> resulting in the biofilm being more susceptible to removal by shear forces</w:t>
      </w:r>
      <w:r w:rsidR="00A76A0B">
        <w:rPr>
          <w:rFonts w:cs="Arial"/>
          <w:szCs w:val="22"/>
        </w:rPr>
        <w:t>, when</w:t>
      </w:r>
      <w:r w:rsidR="0048160F">
        <w:rPr>
          <w:rFonts w:cs="Arial"/>
          <w:szCs w:val="22"/>
        </w:rPr>
        <w:t xml:space="preserve"> compared to treatment with either arginine or zinc alone.  Confocal laser scanning microscopy revealed that </w:t>
      </w:r>
      <w:r w:rsidR="00DE6103">
        <w:rPr>
          <w:rFonts w:cs="Arial"/>
          <w:szCs w:val="22"/>
        </w:rPr>
        <w:t>DZA</w:t>
      </w:r>
      <w:r w:rsidR="005F3EA4">
        <w:rPr>
          <w:rFonts w:cs="Arial"/>
          <w:szCs w:val="22"/>
        </w:rPr>
        <w:t xml:space="preserve"> treatment reduced the amount of extracellular polymeric slime within the biofilm, likely accounting for the reduced mechanical properties.</w:t>
      </w:r>
      <w:r w:rsidR="001957D2">
        <w:rPr>
          <w:rFonts w:cs="Arial"/>
          <w:szCs w:val="22"/>
        </w:rPr>
        <w:t xml:space="preserve"> We propose a model where arginine facilitates the entry of zinc into the biofilm, resulting in additive effects of the two activ</w:t>
      </w:r>
      <w:r w:rsidR="00A76A0B">
        <w:rPr>
          <w:rFonts w:cs="Arial"/>
          <w:szCs w:val="22"/>
        </w:rPr>
        <w:t>iti</w:t>
      </w:r>
      <w:r w:rsidR="001957D2">
        <w:rPr>
          <w:rFonts w:cs="Arial"/>
          <w:szCs w:val="22"/>
        </w:rPr>
        <w:t xml:space="preserve">es </w:t>
      </w:r>
      <w:r w:rsidR="006B791D">
        <w:rPr>
          <w:rFonts w:cs="Arial"/>
          <w:szCs w:val="22"/>
        </w:rPr>
        <w:t>towards dental plaque</w:t>
      </w:r>
      <w:r w:rsidR="008A3793">
        <w:rPr>
          <w:rFonts w:cs="Arial"/>
          <w:szCs w:val="22"/>
        </w:rPr>
        <w:t xml:space="preserve"> </w:t>
      </w:r>
      <w:r w:rsidR="006B791D">
        <w:rPr>
          <w:rFonts w:cs="Arial"/>
          <w:szCs w:val="22"/>
        </w:rPr>
        <w:t>biofilms</w:t>
      </w:r>
      <w:r w:rsidR="001957D2">
        <w:rPr>
          <w:rFonts w:cs="Arial"/>
          <w:szCs w:val="22"/>
        </w:rPr>
        <w:t xml:space="preserve">. </w:t>
      </w:r>
      <w:r w:rsidR="000746BF">
        <w:rPr>
          <w:rFonts w:cs="Arial"/>
          <w:szCs w:val="22"/>
        </w:rPr>
        <w:t xml:space="preserve">Together, our results support the use of a </w:t>
      </w:r>
      <w:r w:rsidR="000746BF" w:rsidRPr="00082553">
        <w:rPr>
          <w:rFonts w:cs="Arial"/>
          <w:szCs w:val="22"/>
        </w:rPr>
        <w:t>dentifrice</w:t>
      </w:r>
      <w:r w:rsidR="000746BF">
        <w:rPr>
          <w:rFonts w:cs="Arial"/>
          <w:szCs w:val="22"/>
        </w:rPr>
        <w:t xml:space="preserve"> </w:t>
      </w:r>
      <w:r w:rsidR="00A76A0B">
        <w:rPr>
          <w:rFonts w:cs="Arial"/>
          <w:szCs w:val="22"/>
        </w:rPr>
        <w:t xml:space="preserve">containing the </w:t>
      </w:r>
      <w:r w:rsidR="00A76A0B">
        <w:t>Dual Zinc plus Arginine</w:t>
      </w:r>
      <w:r w:rsidR="00A76A0B">
        <w:rPr>
          <w:rFonts w:cs="Arial"/>
          <w:szCs w:val="22"/>
        </w:rPr>
        <w:t xml:space="preserve"> </w:t>
      </w:r>
      <w:r w:rsidR="000746BF">
        <w:rPr>
          <w:rFonts w:cs="Arial"/>
          <w:szCs w:val="22"/>
        </w:rPr>
        <w:t>as part of daily oral hygiene regime</w:t>
      </w:r>
      <w:r w:rsidR="000D1D04">
        <w:rPr>
          <w:rFonts w:cs="Arial"/>
          <w:szCs w:val="22"/>
        </w:rPr>
        <w:t>n</w:t>
      </w:r>
      <w:r w:rsidR="000746BF">
        <w:rPr>
          <w:rFonts w:cs="Arial"/>
          <w:szCs w:val="22"/>
        </w:rPr>
        <w:t>s</w:t>
      </w:r>
      <w:r w:rsidR="000D1D04">
        <w:rPr>
          <w:rFonts w:cs="Arial"/>
          <w:szCs w:val="22"/>
        </w:rPr>
        <w:t>.</w:t>
      </w:r>
      <w:r w:rsidR="000746BF">
        <w:rPr>
          <w:rFonts w:cs="Arial"/>
          <w:szCs w:val="22"/>
        </w:rPr>
        <w:t xml:space="preserve"> </w:t>
      </w:r>
      <w:r w:rsidR="001957D2">
        <w:rPr>
          <w:rFonts w:cs="Arial"/>
          <w:szCs w:val="22"/>
        </w:rPr>
        <w:t xml:space="preserve"> </w:t>
      </w:r>
    </w:p>
    <w:p w14:paraId="3C0D0D06" w14:textId="4ED1ABCA" w:rsidR="004A2B08" w:rsidRDefault="004A2B08" w:rsidP="005F6A3D"/>
    <w:p w14:paraId="5CB833CE" w14:textId="32A0A7AA" w:rsidR="00B06B5E" w:rsidRDefault="00B06B5E" w:rsidP="005F6A3D"/>
    <w:p w14:paraId="584D0650" w14:textId="0D9E7EF7" w:rsidR="00B06B5E" w:rsidRDefault="00B06B5E" w:rsidP="005F6A3D"/>
    <w:p w14:paraId="14797D36" w14:textId="0A23813A" w:rsidR="00B06B5E" w:rsidRDefault="00B06B5E" w:rsidP="005F6A3D"/>
    <w:p w14:paraId="0F21400D" w14:textId="18B558AD" w:rsidR="00B06B5E" w:rsidRDefault="00B06B5E" w:rsidP="005F6A3D"/>
    <w:p w14:paraId="001796E7" w14:textId="2E1556E4" w:rsidR="00B06B5E" w:rsidRDefault="00B06B5E" w:rsidP="005F6A3D"/>
    <w:p w14:paraId="03B336AF" w14:textId="04E79602" w:rsidR="00B06B5E" w:rsidRDefault="00B06B5E" w:rsidP="005F6A3D"/>
    <w:p w14:paraId="43727DE7" w14:textId="3C7E17D7" w:rsidR="00464476" w:rsidRDefault="00464476" w:rsidP="005F6A3D"/>
    <w:p w14:paraId="4C657A5B" w14:textId="410B90A0" w:rsidR="00464476" w:rsidRDefault="00464476" w:rsidP="00464476">
      <w:pPr>
        <w:pStyle w:val="Heading1"/>
      </w:pPr>
      <w:r>
        <w:lastRenderedPageBreak/>
        <w:t xml:space="preserve">Importance </w:t>
      </w:r>
    </w:p>
    <w:p w14:paraId="68672B1F" w14:textId="4103E2E6" w:rsidR="00ED3783" w:rsidRPr="00ED3783" w:rsidRDefault="00ED3783" w:rsidP="00E438FC">
      <w:r w:rsidRPr="00380BE9">
        <w:rPr>
          <w:rFonts w:eastAsia="Times New Roman" w:cs="Arial"/>
          <w:szCs w:val="22"/>
          <w:lang w:eastAsia="en-GB"/>
        </w:rPr>
        <w:t>Mechanical removal of dental plaque is augmented with therapeutic compounds to promote oral health.</w:t>
      </w:r>
      <w:r w:rsidR="007C4BF0">
        <w:rPr>
          <w:rFonts w:eastAsia="Times New Roman" w:cs="Arial"/>
          <w:szCs w:val="22"/>
          <w:lang w:eastAsia="en-GB"/>
        </w:rPr>
        <w:t xml:space="preserve"> A </w:t>
      </w:r>
      <w:r w:rsidR="007C4BF0" w:rsidRPr="00082553">
        <w:rPr>
          <w:rFonts w:cs="Arial"/>
          <w:szCs w:val="22"/>
        </w:rPr>
        <w:t>dentifrice</w:t>
      </w:r>
      <w:r w:rsidR="007C4BF0">
        <w:rPr>
          <w:rFonts w:cs="Arial"/>
          <w:szCs w:val="22"/>
        </w:rPr>
        <w:t xml:space="preserve"> containing</w:t>
      </w:r>
      <w:r w:rsidR="001E23F2">
        <w:rPr>
          <w:rFonts w:cs="Arial"/>
          <w:szCs w:val="22"/>
        </w:rPr>
        <w:t xml:space="preserve"> the ingredients</w:t>
      </w:r>
      <w:r w:rsidR="007C4BF0">
        <w:rPr>
          <w:rFonts w:cs="Arial"/>
          <w:szCs w:val="22"/>
        </w:rPr>
        <w:t xml:space="preserve"> zinc and arginine</w:t>
      </w:r>
      <w:r w:rsidR="001E23F2">
        <w:rPr>
          <w:rFonts w:cs="Arial"/>
          <w:szCs w:val="22"/>
        </w:rPr>
        <w:t>,</w:t>
      </w:r>
      <w:r w:rsidR="007C4BF0">
        <w:rPr>
          <w:rFonts w:cs="Arial"/>
          <w:szCs w:val="22"/>
        </w:rPr>
        <w:t xml:space="preserve"> has shown efficacy at </w:t>
      </w:r>
      <w:r w:rsidR="001E23F2">
        <w:rPr>
          <w:rFonts w:cs="Arial"/>
          <w:szCs w:val="22"/>
        </w:rPr>
        <w:t>reducing</w:t>
      </w:r>
      <w:r w:rsidR="007C4BF0">
        <w:rPr>
          <w:rFonts w:cs="Arial"/>
          <w:szCs w:val="22"/>
        </w:rPr>
        <w:t xml:space="preserve"> dental plaque both </w:t>
      </w:r>
      <w:r w:rsidR="007C4BF0">
        <w:rPr>
          <w:rFonts w:cs="Arial"/>
          <w:i/>
          <w:iCs/>
          <w:szCs w:val="22"/>
        </w:rPr>
        <w:t>in vitro</w:t>
      </w:r>
      <w:r w:rsidR="007C4BF0">
        <w:rPr>
          <w:rFonts w:cs="Arial"/>
          <w:szCs w:val="22"/>
        </w:rPr>
        <w:t xml:space="preserve"> and </w:t>
      </w:r>
      <w:r w:rsidR="007C4BF0">
        <w:rPr>
          <w:rFonts w:cs="Arial"/>
          <w:i/>
          <w:iCs/>
          <w:szCs w:val="22"/>
        </w:rPr>
        <w:t>in vivo</w:t>
      </w:r>
      <w:r w:rsidR="007C4BF0">
        <w:rPr>
          <w:rFonts w:cs="Arial"/>
          <w:szCs w:val="22"/>
        </w:rPr>
        <w:t xml:space="preserve">. However, how these active compounds </w:t>
      </w:r>
      <w:r w:rsidR="00513845">
        <w:rPr>
          <w:rFonts w:cs="Arial"/>
          <w:szCs w:val="22"/>
        </w:rPr>
        <w:t xml:space="preserve">interact </w:t>
      </w:r>
      <w:r w:rsidR="007C4BF0">
        <w:rPr>
          <w:rFonts w:cs="Arial"/>
          <w:szCs w:val="22"/>
        </w:rPr>
        <w:t xml:space="preserve">together </w:t>
      </w:r>
      <w:r w:rsidR="00513845">
        <w:rPr>
          <w:rFonts w:cs="Arial"/>
          <w:szCs w:val="22"/>
        </w:rPr>
        <w:t xml:space="preserve">to </w:t>
      </w:r>
      <w:r w:rsidR="007C4BF0">
        <w:rPr>
          <w:rFonts w:cs="Arial"/>
          <w:szCs w:val="22"/>
        </w:rPr>
        <w:t>facilitate dental plaque removal is unclear.</w:t>
      </w:r>
      <w:r w:rsidR="00513845">
        <w:rPr>
          <w:rFonts w:cs="Arial"/>
          <w:szCs w:val="22"/>
        </w:rPr>
        <w:t xml:space="preserve"> Here we use a combination of biophysical analyses and microscopy to demonstrate that combined treatment with zinc and arginine targets the matrix of dental plaque biofilms, which destabilizes the mechanical integrity of these microbial communities, making them more susceptible to removal by shear forces.   </w:t>
      </w:r>
      <w:r w:rsidR="007C4BF0">
        <w:rPr>
          <w:rFonts w:cs="Arial"/>
          <w:szCs w:val="22"/>
        </w:rPr>
        <w:t xml:space="preserve">  </w:t>
      </w:r>
    </w:p>
    <w:p w14:paraId="42C818D4" w14:textId="77777777" w:rsidR="00513845" w:rsidRDefault="00513845" w:rsidP="00C23E3E"/>
    <w:p w14:paraId="07DB772D" w14:textId="3A9A0BEB" w:rsidR="00463B43" w:rsidRDefault="00463B43" w:rsidP="00463B43">
      <w:pPr>
        <w:pStyle w:val="Heading1"/>
      </w:pPr>
      <w:r>
        <w:t>Introduction</w:t>
      </w:r>
    </w:p>
    <w:p w14:paraId="78463D4C" w14:textId="3A8B29E1" w:rsidR="00B12D12" w:rsidRDefault="00F30BF8" w:rsidP="000B47FA">
      <w:r>
        <w:t xml:space="preserve">Routine </w:t>
      </w:r>
      <w:r w:rsidR="007246E4">
        <w:t xml:space="preserve">daily </w:t>
      </w:r>
      <w:r>
        <w:t>o</w:t>
      </w:r>
      <w:r w:rsidR="00B12D12">
        <w:t xml:space="preserve">ral hygiene </w:t>
      </w:r>
      <w:r w:rsidR="001B528C">
        <w:t xml:space="preserve">is </w:t>
      </w:r>
      <w:r w:rsidR="000D1D04">
        <w:t xml:space="preserve">an effective </w:t>
      </w:r>
      <w:r w:rsidR="00B12D12">
        <w:t>method for preventing oral disease</w:t>
      </w:r>
      <w:r w:rsidR="000D1D04">
        <w:t xml:space="preserve"> </w:t>
      </w:r>
      <w:r w:rsidR="001B528C">
        <w:t>complimented by</w:t>
      </w:r>
      <w:r w:rsidR="000D1D04">
        <w:t xml:space="preserve"> regular dentist visits</w:t>
      </w:r>
      <w:r w:rsidR="00B12D12">
        <w:t xml:space="preserve">. However, </w:t>
      </w:r>
      <w:r w:rsidR="001E23F2">
        <w:t xml:space="preserve">the benefits of </w:t>
      </w:r>
      <w:r w:rsidR="00B12D12">
        <w:t>mechanical cleaning alone</w:t>
      </w:r>
      <w:r w:rsidR="007246E4">
        <w:t xml:space="preserve"> by brushing, floss, picks or water jets</w:t>
      </w:r>
      <w:r w:rsidR="00B12D12">
        <w:t xml:space="preserve"> </w:t>
      </w:r>
      <w:r w:rsidR="001E23F2">
        <w:t>can be improved by</w:t>
      </w:r>
      <w:r w:rsidR="00E438FC">
        <w:t xml:space="preserve"> the addition of </w:t>
      </w:r>
      <w:r w:rsidR="001B528C">
        <w:t xml:space="preserve">antimicrobial </w:t>
      </w:r>
      <w:r w:rsidR="001E23F2">
        <w:t>agents</w:t>
      </w:r>
      <w:r w:rsidR="00E438FC">
        <w:t xml:space="preserve"> to daily </w:t>
      </w:r>
      <w:r w:rsidR="00E438FC" w:rsidRPr="00082553">
        <w:rPr>
          <w:rFonts w:cs="Arial"/>
          <w:szCs w:val="22"/>
        </w:rPr>
        <w:t>dentifrice</w:t>
      </w:r>
      <w:r w:rsidR="00E438FC">
        <w:rPr>
          <w:rFonts w:cs="Arial"/>
          <w:szCs w:val="22"/>
        </w:rPr>
        <w:t>s,</w:t>
      </w:r>
      <w:r w:rsidR="001E23F2">
        <w:t xml:space="preserve"> </w:t>
      </w:r>
      <w:r w:rsidR="00B12D12">
        <w:t>for eff</w:t>
      </w:r>
      <w:r w:rsidR="00DC7005">
        <w:t>icient</w:t>
      </w:r>
      <w:r w:rsidR="00B12D12">
        <w:t xml:space="preserve"> dental</w:t>
      </w:r>
      <w:r w:rsidR="003833EF">
        <w:t xml:space="preserve"> </w:t>
      </w:r>
      <w:r w:rsidR="00B12D12">
        <w:t xml:space="preserve">plaque </w:t>
      </w:r>
      <w:r w:rsidR="007246E4">
        <w:t>control</w:t>
      </w:r>
      <w:r w:rsidR="00B12D12">
        <w:t>.</w:t>
      </w:r>
      <w:r w:rsidR="00DC7005">
        <w:t xml:space="preserve"> </w:t>
      </w:r>
      <w:r w:rsidR="005324F3">
        <w:t xml:space="preserve">It has </w:t>
      </w:r>
      <w:r w:rsidR="00FA2459">
        <w:t>previously</w:t>
      </w:r>
      <w:r w:rsidR="005324F3">
        <w:t xml:space="preserve"> been </w:t>
      </w:r>
      <w:r w:rsidR="001E23F2">
        <w:t xml:space="preserve">shown </w:t>
      </w:r>
      <w:r w:rsidR="005324F3">
        <w:t>that</w:t>
      </w:r>
      <w:r w:rsidR="001E23F2">
        <w:t xml:space="preserve"> a combination of</w:t>
      </w:r>
      <w:r w:rsidR="005324F3">
        <w:t xml:space="preserve"> amino acids and salts of heavy metals</w:t>
      </w:r>
      <w:r w:rsidR="00E438FC">
        <w:t>,</w:t>
      </w:r>
      <w:r w:rsidR="001E23F2">
        <w:t xml:space="preserve"> such as </w:t>
      </w:r>
      <w:r w:rsidR="00E438FC">
        <w:t>zinc and arginine, are</w:t>
      </w:r>
      <w:r w:rsidR="001E23F2">
        <w:t xml:space="preserve"> </w:t>
      </w:r>
      <w:r w:rsidR="005324F3">
        <w:t xml:space="preserve">effective </w:t>
      </w:r>
      <w:r w:rsidR="001E23F2">
        <w:t xml:space="preserve">at </w:t>
      </w:r>
      <w:r w:rsidR="005324F3">
        <w:t>dental</w:t>
      </w:r>
      <w:r w:rsidR="003833EF">
        <w:t xml:space="preserve"> </w:t>
      </w:r>
      <w:r w:rsidR="005324F3">
        <w:t>plaque removal</w:t>
      </w:r>
      <w:r w:rsidR="00D501C2">
        <w:t xml:space="preserve"> </w:t>
      </w:r>
      <w:r w:rsidR="00D501C2">
        <w:fldChar w:fldCharType="begin">
          <w:fldData xml:space="preserve">PEVuZE5vdGU+PENpdGU+PEF1dGhvcj5QYXJhc2tldmFzPC9BdXRob3I+PFllYXI+MjAwNjwvWWVh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</w:fldData>
        </w:fldChar>
      </w:r>
      <w:r w:rsidR="00C02D92">
        <w:instrText xml:space="preserve"> ADDIN EN.CITE </w:instrText>
      </w:r>
      <w:r w:rsidR="00C02D92">
        <w:fldChar w:fldCharType="begin">
          <w:fldData xml:space="preserve">PEVuZE5vdGU+PENpdGU+PEF1dGhvcj5QYXJhc2tldmFzPC9BdXRob3I+PFllYXI+MjAwNjwvWWVh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</w:fldData>
        </w:fldChar>
      </w:r>
      <w:r w:rsidR="00C02D92">
        <w:instrText xml:space="preserve"> ADDIN EN.CITE.DATA </w:instrText>
      </w:r>
      <w:r w:rsidR="00C02D92">
        <w:fldChar w:fldCharType="end"/>
      </w:r>
      <w:r w:rsidR="00D501C2">
        <w:fldChar w:fldCharType="separate"/>
      </w:r>
      <w:r w:rsidR="00C96171">
        <w:rPr>
          <w:noProof/>
        </w:rPr>
        <w:t>(1-5)</w:t>
      </w:r>
      <w:r w:rsidR="00D501C2">
        <w:fldChar w:fldCharType="end"/>
      </w:r>
      <w:r w:rsidR="005324F3">
        <w:t>.</w:t>
      </w:r>
      <w:r w:rsidR="00B12D12">
        <w:t xml:space="preserve"> </w:t>
      </w:r>
    </w:p>
    <w:p w14:paraId="4F5F49E9" w14:textId="35F7AF64" w:rsidR="00B92E8B" w:rsidRDefault="00B92E8B" w:rsidP="000B47FA"/>
    <w:p w14:paraId="0A72C317" w14:textId="4279FBA6" w:rsidR="001432CF" w:rsidRDefault="00BB5FE3" w:rsidP="000B47FA">
      <w:r>
        <w:t>Exogenous arginine has been shown to promote healthy plaque homeostasis, by maintaining a neutral pH in the dental</w:t>
      </w:r>
      <w:r w:rsidR="003833EF">
        <w:t xml:space="preserve"> </w:t>
      </w:r>
      <w:r>
        <w:t>plaque biofilm</w:t>
      </w:r>
      <w:r w:rsidR="009E018D">
        <w:t xml:space="preserve"> </w:t>
      </w:r>
      <w:r w:rsidR="009E018D">
        <w:fldChar w:fldCharType="begin">
          <w:fldData xml:space="preserve">PEVuZE5vdGU+PENpdGU+PEF1dGhvcj5KYWt1Ym92aWNzPC9BdXRob3I+PFllYXI+MjAxNTwvWWVh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</w:fldData>
        </w:fldChar>
      </w:r>
      <w:r w:rsidR="00D501C2">
        <w:instrText xml:space="preserve"> ADDIN EN.CITE </w:instrText>
      </w:r>
      <w:r w:rsidR="00D501C2">
        <w:fldChar w:fldCharType="begin">
          <w:fldData xml:space="preserve">PEVuZE5vdGU+PENpdGU+PEF1dGhvcj5KYWt1Ym92aWNzPC9BdXRob3I+PFllYXI+MjAxNTwvWWVh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</w:fldData>
        </w:fldChar>
      </w:r>
      <w:r w:rsidR="00D501C2">
        <w:instrText xml:space="preserve"> ADDIN EN.CITE.DATA </w:instrText>
      </w:r>
      <w:r w:rsidR="00D501C2">
        <w:fldChar w:fldCharType="end"/>
      </w:r>
      <w:r w:rsidR="009E018D">
        <w:fldChar w:fldCharType="separate"/>
      </w:r>
      <w:r w:rsidR="00D501C2">
        <w:rPr>
          <w:noProof/>
        </w:rPr>
        <w:t>(6-8)</w:t>
      </w:r>
      <w:r w:rsidR="009E018D">
        <w:fldChar w:fldCharType="end"/>
      </w:r>
      <w:r>
        <w:t>, and by</w:t>
      </w:r>
      <w:r w:rsidR="009E018D">
        <w:t xml:space="preserve"> promoting the growth of bacteria associated with a healthy dental</w:t>
      </w:r>
      <w:r w:rsidR="003833EF">
        <w:t xml:space="preserve"> </w:t>
      </w:r>
      <w:r w:rsidR="009E018D">
        <w:t xml:space="preserve">plaque and preventing the out-growth of cariogenic organisms </w:t>
      </w:r>
      <w:r w:rsidR="009E018D">
        <w:fldChar w:fldCharType="begin">
          <w:fldData xml:space="preserve">PEVuZE5vdGU+PENpdGU+PEF1dGhvcj5CaWpsZTwvQXV0aG9yPjxZZWFyPjIwMTk8L1llYXI+PFJl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g0MDU8L3BhZ2VzPjx2b2x1bWU+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</w:fldData>
        </w:fldChar>
      </w:r>
      <w:r w:rsidR="00D501C2">
        <w:instrText xml:space="preserve"> ADDIN EN.CITE </w:instrText>
      </w:r>
      <w:r w:rsidR="00D501C2">
        <w:fldChar w:fldCharType="begin">
          <w:fldData xml:space="preserve">PEVuZE5vdGU+PENpdGU+PEF1dGhvcj5CaWpsZTwvQXV0aG9yPjxZZWFyPjIwMTk8L1llYXI+PFJl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g0MDU8L3BhZ2VzPjx2b2x1bWU+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</w:fldData>
        </w:fldChar>
      </w:r>
      <w:r w:rsidR="00D501C2">
        <w:instrText xml:space="preserve"> ADDIN EN.CITE.DATA </w:instrText>
      </w:r>
      <w:r w:rsidR="00D501C2">
        <w:fldChar w:fldCharType="end"/>
      </w:r>
      <w:r w:rsidR="009E018D">
        <w:fldChar w:fldCharType="separate"/>
      </w:r>
      <w:r w:rsidR="00D501C2">
        <w:rPr>
          <w:noProof/>
        </w:rPr>
        <w:t>(9, 10)</w:t>
      </w:r>
      <w:r w:rsidR="009E018D">
        <w:fldChar w:fldCharType="end"/>
      </w:r>
      <w:r w:rsidR="009E018D">
        <w:t xml:space="preserve">. Furthermore, exogenous arginine can inhibit microbial coaggregation </w:t>
      </w:r>
      <w:r w:rsidR="009E018D">
        <w:fldChar w:fldCharType="begin">
          <w:fldData xml:space="preserve">PEVuZE5vdGU+PENpdGU+PEF1dGhvcj5FbGxlbjwvQXV0aG9yPjxZZWFyPjE5OTI8L1llYXI+PFJl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</w:fldData>
        </w:fldChar>
      </w:r>
      <w:r w:rsidR="00D501C2">
        <w:instrText xml:space="preserve"> ADDIN EN.CITE </w:instrText>
      </w:r>
      <w:r w:rsidR="00D501C2">
        <w:fldChar w:fldCharType="begin">
          <w:fldData xml:space="preserve">PEVuZE5vdGU+PENpdGU+PEF1dGhvcj5FbGxlbjwvQXV0aG9yPjxZZWFyPjE5OTI8L1llYXI+PFJl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</w:fldData>
        </w:fldChar>
      </w:r>
      <w:r w:rsidR="00D501C2">
        <w:instrText xml:space="preserve"> ADDIN EN.CITE.DATA </w:instrText>
      </w:r>
      <w:r w:rsidR="00D501C2">
        <w:fldChar w:fldCharType="end"/>
      </w:r>
      <w:r w:rsidR="009E018D">
        <w:fldChar w:fldCharType="separate"/>
      </w:r>
      <w:r w:rsidR="00D501C2">
        <w:rPr>
          <w:noProof/>
        </w:rPr>
        <w:t>(11-13)</w:t>
      </w:r>
      <w:r w:rsidR="009E018D">
        <w:fldChar w:fldCharType="end"/>
      </w:r>
      <w:r w:rsidR="009E018D">
        <w:t xml:space="preserve"> and disrupt dental</w:t>
      </w:r>
      <w:r w:rsidR="008A3793">
        <w:t xml:space="preserve"> </w:t>
      </w:r>
      <w:r w:rsidR="009E018D">
        <w:t xml:space="preserve">plaque biofilms </w:t>
      </w:r>
      <w:r w:rsidR="009E018D">
        <w:fldChar w:fldCharType="begin">
          <w:fldData xml:space="preserve">PEVuZE5vdGU+PENpdGU+PEF1dGhvcj5Xb2xmZjwvQXV0aG9yPjxZZWFyPjIwMTg8L1llYXI+PFJl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</w:fldData>
        </w:fldChar>
      </w:r>
      <w:r w:rsidR="00D501C2">
        <w:instrText xml:space="preserve"> ADDIN EN.CITE </w:instrText>
      </w:r>
      <w:r w:rsidR="00D501C2">
        <w:fldChar w:fldCharType="begin">
          <w:fldData xml:space="preserve">PEVuZE5vdGU+PENpdGU+PEF1dGhvcj5Xb2xmZjwvQXV0aG9yPjxZZWFyPjIwMTg8L1llYXI+PFJl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</w:fldData>
        </w:fldChar>
      </w:r>
      <w:r w:rsidR="00D501C2">
        <w:instrText xml:space="preserve"> ADDIN EN.CITE.DATA </w:instrText>
      </w:r>
      <w:r w:rsidR="00D501C2">
        <w:fldChar w:fldCharType="end"/>
      </w:r>
      <w:r w:rsidR="009E018D">
        <w:fldChar w:fldCharType="separate"/>
      </w:r>
      <w:r w:rsidR="00D501C2">
        <w:rPr>
          <w:noProof/>
        </w:rPr>
        <w:t>(14-16)</w:t>
      </w:r>
      <w:r w:rsidR="009E018D">
        <w:fldChar w:fldCharType="end"/>
      </w:r>
      <w:r w:rsidR="009E018D">
        <w:t>.</w:t>
      </w:r>
      <w:r w:rsidR="005D066B">
        <w:t xml:space="preserve"> In</w:t>
      </w:r>
      <w:r w:rsidR="001432CF">
        <w:t xml:space="preserve"> support of this, we have previously demonstrated that arginine</w:t>
      </w:r>
      <w:r w:rsidR="005D6D8D">
        <w:t>-</w:t>
      </w:r>
      <w:r w:rsidR="001432CF">
        <w:t xml:space="preserve">treated </w:t>
      </w:r>
      <w:r w:rsidR="001432CF">
        <w:rPr>
          <w:i/>
          <w:iCs/>
        </w:rPr>
        <w:t>Streptococcus gordonii</w:t>
      </w:r>
      <w:r w:rsidR="001432CF">
        <w:t xml:space="preserve"> biofilms detached from surfaces at lower external shear forces, compared to untreated bi</w:t>
      </w:r>
      <w:r w:rsidR="0034692C">
        <w:t>o</w:t>
      </w:r>
      <w:r w:rsidR="001432CF">
        <w:t>films</w:t>
      </w:r>
      <w:r w:rsidR="00FA2459">
        <w:t xml:space="preserve"> </w:t>
      </w:r>
      <w:r w:rsidR="00FA2459">
        <w:fldChar w:fldCharType="begin"/>
      </w:r>
      <w:r w:rsidR="00D501C2">
        <w:instrText xml:space="preserve"> ADDIN EN.CITE &lt;EndNote&gt;&lt;Cite&gt;&lt;Author&gt;Gloag&lt;/Author&gt;&lt;Year&gt;2021&lt;/Year&gt;&lt;RecNum&gt;2124&lt;/RecNum&gt;&lt;DisplayText&gt;(17)&lt;/DisplayText&gt;&lt;record&gt;&lt;rec-number&gt;2124&lt;/rec-number&gt;&lt;foreign-keys&gt;&lt;key app="EN" db-id="xp9s5rfstexpwceaa9gxaf9ow0tr2v22eded" timestamp="1636301024"&gt;2124&lt;/key&gt;&lt;/foreign-keys&gt;&lt;ref-type name="Journal Article"&gt;17&lt;/ref-type&gt;&lt;contributors&gt;&lt;authors&gt;&lt;author&gt;Gloag,Erin S.&lt;/author&gt;&lt;author&gt;Wozniak,Daniel J.&lt;/author&gt;&lt;author&gt;Wolf,Kevin L.&lt;/author&gt;&lt;author&gt;Masters,James G.&lt;/author&gt;&lt;author&gt;Daep,Carlo Amorin&lt;/author&gt;&lt;author&gt;Stoodley,Paul&lt;/author&gt;&lt;/authors&gt;&lt;/contributors&gt;&lt;auth-address&gt;Erin S. Gloag,Department of Microbial Infection and Immunity, The Ohio State University,United States,Erin.Gloag@osumc.edu&lt;/auth-address&gt;&lt;titles&gt;&lt;title&gt;Arginine Induced Streptococcus gordonii Biofilm Detachment Using a Novel Rotating-Disc Rheometry Method&lt;/title&gt;&lt;secondary-title&gt;Frontiers in Cellular and Infection Microbiology&lt;/secondary-title&gt;&lt;short-title&gt;Arginine increases biofilm detachment by shear forces&lt;/short-title&gt;&lt;/titles&gt;&lt;periodical&gt;&lt;full-title&gt;Front Cell Infect Microbiol&lt;/full-title&gt;&lt;abbr-1&gt;Frontiers in cellular and infection microbiology&lt;/abbr-1&gt;&lt;/periodical&gt;&lt;volume&gt;11&lt;/volume&gt;&lt;number&gt;1107&lt;/number&gt;&lt;keywords&gt;&lt;keyword&gt;viscoelasticity,biophysical,mechanics,Streptococcus gordonii,Arginine,dental plaque 2&lt;/keyword&gt;&lt;/keywords&gt;&lt;dates&gt;&lt;year&gt;2021&lt;/year&gt;&lt;pub-dates&gt;&lt;date&gt;2021-November-05&lt;/date&gt;&lt;/pub-dates&gt;&lt;/dates&gt;&lt;isbn&gt;2235-2988&lt;/isbn&gt;&lt;work-type&gt;Original Research&lt;/work-type&gt;&lt;urls&gt;&lt;related-urls&gt;&lt;url&gt;https://www.frontiersin.org/article/10.3389/fcimb.2021.784388&lt;/url&gt;&lt;/related-urls&gt;&lt;/urls&gt;&lt;electronic-resource-num&gt;10.3389/fcimb.2021.784388&lt;/electronic-resource-num&gt;&lt;language&gt;English&lt;/language&gt;&lt;/record&gt;&lt;/Cite&gt;&lt;/EndNote&gt;</w:instrText>
      </w:r>
      <w:r w:rsidR="00FA2459">
        <w:fldChar w:fldCharType="separate"/>
      </w:r>
      <w:r w:rsidR="00D501C2">
        <w:rPr>
          <w:noProof/>
        </w:rPr>
        <w:t>(17)</w:t>
      </w:r>
      <w:r w:rsidR="00FA2459">
        <w:fldChar w:fldCharType="end"/>
      </w:r>
      <w:r w:rsidR="001432CF">
        <w:t xml:space="preserve">. This indicated that arginine treatment weakened the mechanical integrity of the biofilm, making it more susceptible to removal by </w:t>
      </w:r>
      <w:r w:rsidR="001B528C">
        <w:t xml:space="preserve">mechanical </w:t>
      </w:r>
      <w:r w:rsidR="001432CF">
        <w:t>shear forces.</w:t>
      </w:r>
    </w:p>
    <w:p w14:paraId="156C505F" w14:textId="34735F2A" w:rsidR="000B077B" w:rsidRDefault="000B077B" w:rsidP="000B47FA"/>
    <w:p w14:paraId="2E3AD89B" w14:textId="1A0330CD" w:rsidR="003D6934" w:rsidRPr="000009B8" w:rsidRDefault="000B077B" w:rsidP="000B077B">
      <w:r>
        <w:lastRenderedPageBreak/>
        <w:t>Exogenous zinc is bacteriostatic</w:t>
      </w:r>
      <w:r w:rsidR="00F21F11">
        <w:rPr>
          <w:rFonts w:cs="Arial"/>
          <w:szCs w:val="22"/>
          <w:lang w:val="en-GB"/>
        </w:rPr>
        <w:t>,</w:t>
      </w:r>
      <w:r w:rsidR="00A672ED">
        <w:rPr>
          <w:rFonts w:cs="Arial"/>
          <w:szCs w:val="22"/>
          <w:lang w:val="en-GB"/>
        </w:rPr>
        <w:t xml:space="preserve"> by inhibiting</w:t>
      </w:r>
      <w:r w:rsidR="007D14A0">
        <w:rPr>
          <w:rFonts w:cs="Arial"/>
          <w:szCs w:val="22"/>
          <w:lang w:val="en-GB"/>
        </w:rPr>
        <w:t xml:space="preserve"> </w:t>
      </w:r>
      <w:r w:rsidR="00E51D3D">
        <w:rPr>
          <w:rFonts w:cs="Arial"/>
          <w:szCs w:val="22"/>
          <w:lang w:val="en-GB"/>
        </w:rPr>
        <w:t xml:space="preserve">bacterial </w:t>
      </w:r>
      <w:r w:rsidR="007D14A0">
        <w:rPr>
          <w:rFonts w:cs="Arial"/>
          <w:szCs w:val="22"/>
          <w:lang w:val="en-GB"/>
        </w:rPr>
        <w:t xml:space="preserve">metabolism </w:t>
      </w:r>
      <w:r>
        <w:fldChar w:fldCharType="begin">
          <w:fldData xml:space="preserve">PEVuZE5vdGU+PENpdGU+PEF1dGhvcj5TaGVuZzwvQXV0aG9yPjxZZWFyPjIwMDU8L1llYXI+PFJl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</w:fldData>
        </w:fldChar>
      </w:r>
      <w:r w:rsidR="00D501C2">
        <w:instrText xml:space="preserve"> ADDIN EN.CITE </w:instrText>
      </w:r>
      <w:r w:rsidR="00D501C2">
        <w:fldChar w:fldCharType="begin">
          <w:fldData xml:space="preserve">PEVuZE5vdGU+PENpdGU+PEF1dGhvcj5TaGVuZzwvQXV0aG9yPjxZZWFyPjIwMDU8L1llYXI+PFJl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</w:fldData>
        </w:fldChar>
      </w:r>
      <w:r w:rsidR="00D501C2">
        <w:instrText xml:space="preserve"> ADDIN EN.CITE.DATA </w:instrText>
      </w:r>
      <w:r w:rsidR="00D501C2">
        <w:fldChar w:fldCharType="end"/>
      </w:r>
      <w:r>
        <w:fldChar w:fldCharType="separate"/>
      </w:r>
      <w:r w:rsidR="00D501C2">
        <w:rPr>
          <w:noProof/>
        </w:rPr>
        <w:t>(18-20)</w:t>
      </w:r>
      <w:r>
        <w:fldChar w:fldCharType="end"/>
      </w:r>
      <w:r w:rsidR="00A672ED">
        <w:t>.</w:t>
      </w:r>
      <w:r w:rsidR="003D6934">
        <w:t xml:space="preserve"> Furthermore, zinc inhibition of metabolic enzymes also reduces </w:t>
      </w:r>
      <w:r w:rsidR="00E26763">
        <w:t xml:space="preserve">both </w:t>
      </w:r>
      <w:r w:rsidR="003D6934">
        <w:t>acid</w:t>
      </w:r>
      <w:r w:rsidR="00E26763">
        <w:t xml:space="preserve"> and alkali</w:t>
      </w:r>
      <w:r w:rsidR="003D6934">
        <w:t xml:space="preserve"> production by cariogenic organisms, such as </w:t>
      </w:r>
      <w:r w:rsidR="003D6934">
        <w:rPr>
          <w:i/>
          <w:iCs/>
        </w:rPr>
        <w:t>Streptococcus mutans</w:t>
      </w:r>
      <w:r w:rsidR="00E26763">
        <w:t xml:space="preserve">, and oral streptococci including </w:t>
      </w:r>
      <w:r w:rsidR="00E26763">
        <w:rPr>
          <w:i/>
          <w:iCs/>
        </w:rPr>
        <w:t xml:space="preserve">Streptococcus </w:t>
      </w:r>
      <w:proofErr w:type="spellStart"/>
      <w:r w:rsidR="00E26763">
        <w:rPr>
          <w:i/>
          <w:iCs/>
        </w:rPr>
        <w:t>rattus</w:t>
      </w:r>
      <w:proofErr w:type="spellEnd"/>
      <w:r w:rsidR="00E26763">
        <w:rPr>
          <w:i/>
          <w:iCs/>
        </w:rPr>
        <w:t xml:space="preserve"> </w:t>
      </w:r>
      <w:r w:rsidR="00E26763" w:rsidRPr="00825766">
        <w:t>and</w:t>
      </w:r>
      <w:r w:rsidR="00E26763">
        <w:rPr>
          <w:i/>
          <w:iCs/>
        </w:rPr>
        <w:t xml:space="preserve"> Streptococcus </w:t>
      </w:r>
      <w:proofErr w:type="spellStart"/>
      <w:r w:rsidR="00E26763">
        <w:rPr>
          <w:i/>
          <w:iCs/>
        </w:rPr>
        <w:t>salivarius</w:t>
      </w:r>
      <w:proofErr w:type="spellEnd"/>
      <w:r w:rsidR="000009B8">
        <w:t>,</w:t>
      </w:r>
      <w:r w:rsidR="00E26763">
        <w:t xml:space="preserve"> respectively</w:t>
      </w:r>
      <w:r w:rsidR="001B5C89">
        <w:rPr>
          <w:i/>
          <w:iCs/>
        </w:rPr>
        <w:t xml:space="preserve"> </w:t>
      </w:r>
      <w:r w:rsidR="001B5C89">
        <w:fldChar w:fldCharType="begin"/>
      </w:r>
      <w:r w:rsidR="00D501C2">
        <w:instrText xml:space="preserve"> ADDIN EN.CITE &lt;EndNote&gt;&lt;Cite&gt;&lt;Author&gt;Bates&lt;/Author&gt;&lt;Year&gt;1979&lt;/Year&gt;&lt;RecNum&gt;2065&lt;/RecNum&gt;&lt;DisplayText&gt;(19, 21)&lt;/DisplayText&gt;&lt;record&gt;&lt;rec-number&gt;2065&lt;/rec-number&gt;&lt;foreign-keys&gt;&lt;key app="EN" db-id="xp9s5rfstexpwceaa9gxaf9ow0tr2v22eded" timestamp="1619701953"&gt;2065&lt;/key&gt;&lt;/foreign-keys&gt;&lt;ref-type name="Journal Article"&gt;17&lt;/ref-type&gt;&lt;contributors&gt;&lt;authors&gt;&lt;author&gt;Bates, Deborah G&lt;/author&gt;&lt;author&gt;Navia, JM&lt;/author&gt;&lt;/authors&gt;&lt;/contributors&gt;&lt;titles&gt;&lt;title&gt;Chemotherapeutic effect of zinc on Streptococcus mutans and rat dental caries&lt;/title&gt;&lt;secondary-title&gt;Archives of oral biology&lt;/secondary-title&gt;&lt;/titles&gt;&lt;periodical&gt;&lt;full-title&gt;Archives of oral biology&lt;/full-title&gt;&lt;/periodical&gt;&lt;pages&gt;799-805&lt;/pages&gt;&lt;volume&gt;24&lt;/volume&gt;&lt;number&gt;10-11&lt;/number&gt;&lt;dates&gt;&lt;year&gt;1979&lt;/year&gt;&lt;/dates&gt;&lt;isbn&gt;0003-9969&lt;/isbn&gt;&lt;urls&gt;&lt;/urls&gt;&lt;/record&gt;&lt;/Cite&gt;&lt;Cite&gt;&lt;Author&gt;Phan&lt;/Author&gt;&lt;Year&gt;2004&lt;/Year&gt;&lt;RecNum&gt;2063&lt;/RecNum&gt;&lt;record&gt;&lt;rec-number&gt;2063&lt;/rec-number&gt;&lt;foreign-keys&gt;&lt;key app="EN" db-id="xp9s5rfstexpwceaa9gxaf9ow0tr2v22eded" timestamp="1619698343</w:instrText>
      </w:r>
      <w:r w:rsidR="00D501C2">
        <w:rPr>
          <w:rFonts w:hint="eastAsia"/>
        </w:rPr>
        <w:instrText>"&gt;2063&lt;/key&gt;&lt;/foreign-keys&gt;&lt;ref-type name="Journal Article"&gt;17&lt;/ref-type&gt;&lt;contributors&gt;&lt;authors&gt;&lt;author&gt;Phan, T</w:instrText>
      </w:r>
      <w:r w:rsidR="00D501C2">
        <w:rPr>
          <w:rFonts w:hint="eastAsia"/>
        </w:rPr>
        <w:instrText>‐</w:instrText>
      </w:r>
      <w:r w:rsidR="00D501C2">
        <w:rPr>
          <w:rFonts w:hint="eastAsia"/>
        </w:rPr>
        <w:instrText>N&lt;/author&gt;&lt;author&gt;Buckner, T&lt;/author&gt;&lt;author&gt;Sheng, J&lt;/author&gt;&lt;author&gt;Baldeck, JD&lt;/author&gt;&lt;author&gt;Marquis, RE&lt;/author&gt;&lt;/authors&gt;&lt;/contributors&gt;</w:instrText>
      </w:r>
      <w:r w:rsidR="00D501C2">
        <w:instrText>&lt;titles&gt;&lt;title&gt;Physiologic actions of zinc related to inhibition of acid and alkali production by oral streptococci in suspensions and biofilms&lt;/title&gt;&lt;secondary-title&gt;Oral microbiology and immunology&lt;/secondary-title&gt;&lt;/titles&gt;&lt;periodical&gt;&lt;full-title&gt;Oral microbiology and immunology&lt;/full-title&gt;&lt;/periodical&gt;&lt;pages&gt;31-38&lt;/pages&gt;&lt;volume&gt;19&lt;/volume&gt;&lt;number&gt;1&lt;/number&gt;&lt;dates&gt;&lt;year&gt;2004&lt;/year&gt;&lt;/dates&gt;&lt;isbn&gt;0902-0055&lt;/isbn&gt;&lt;urls&gt;&lt;/urls&gt;&lt;/record&gt;&lt;/Cite&gt;&lt;/EndNote&gt;</w:instrText>
      </w:r>
      <w:r w:rsidR="001B5C89">
        <w:fldChar w:fldCharType="separate"/>
      </w:r>
      <w:r w:rsidR="00D501C2">
        <w:rPr>
          <w:noProof/>
        </w:rPr>
        <w:t>(19, 21)</w:t>
      </w:r>
      <w:r w:rsidR="001B5C89">
        <w:fldChar w:fldCharType="end"/>
      </w:r>
      <w:r w:rsidR="00E26763">
        <w:t>.</w:t>
      </w:r>
      <w:r w:rsidR="000009B8">
        <w:t xml:space="preserve"> Consistent with this, exogenous zinc is able to maintain a neutral pH of dental</w:t>
      </w:r>
      <w:r w:rsidR="003833EF">
        <w:t xml:space="preserve"> </w:t>
      </w:r>
      <w:r w:rsidR="000009B8">
        <w:t xml:space="preserve">plaque both </w:t>
      </w:r>
      <w:r w:rsidR="000009B8">
        <w:rPr>
          <w:i/>
          <w:iCs/>
        </w:rPr>
        <w:t>in vitro</w:t>
      </w:r>
      <w:r w:rsidR="000009B8">
        <w:t xml:space="preserve"> and </w:t>
      </w:r>
      <w:r w:rsidR="000009B8">
        <w:rPr>
          <w:i/>
          <w:iCs/>
        </w:rPr>
        <w:t>in vivo</w:t>
      </w:r>
      <w:r w:rsidR="000009B8">
        <w:t xml:space="preserve"> </w:t>
      </w:r>
      <w:r w:rsidR="000009B8">
        <w:fldChar w:fldCharType="begin"/>
      </w:r>
      <w:r w:rsidR="00D501C2">
        <w:instrText xml:space="preserve"> ADDIN EN.CITE &lt;EndNote&gt;&lt;Cite&gt;&lt;Author&gt;Harrap&lt;/Author&gt;&lt;Year&gt;1984&lt;/Year&gt;&lt;RecNum&gt;2066&lt;/RecNum&gt;&lt;DisplayText&gt;(22, 23)&lt;/DisplayText&gt;&lt;record&gt;&lt;rec-number&gt;2066&lt;/rec-number&gt;&lt;foreign-keys&gt;&lt;key app="EN" db-id="xp9s5rfstexpwceaa9gxaf9ow0tr2v22eded" timestamp="1620998477"&gt;2066&lt;/key&gt;&lt;/foreign-keys&gt;&lt;ref-type name="Journal Article"&gt;17&lt;/ref-type&gt;&lt;contributors&gt;&lt;authors&gt;&lt;author&gt;Harrap, GJ&lt;/author&gt;&lt;author&gt;Best, JS&lt;/author&gt;&lt;author&gt;Saxton, CA&lt;/author&gt;&lt;/authors&gt;&lt;/contributors&gt;&lt;titles&gt;&lt;title&gt;Human oral retention of zinc from mouthwashes containing zinc salts and its relevance to dental plaque control&lt;/title&gt;&lt;secondary-title&gt;Archives of oral biology&lt;/secondary-title&gt;&lt;/titles&gt;&lt;periodical&gt;&lt;full-title&gt;Archives of oral biology&lt;/full-title&gt;&lt;/periodical&gt;&lt;pages&gt;87-91&lt;/pages&gt;&lt;volume&gt;29&lt;/volume&gt;&lt;number&gt;2&lt;/number&gt;&lt;dates&gt;&lt;year&gt;1984&lt;/year&gt;&lt;/dates&gt;&lt;isbn&gt;0003-9969&lt;/isbn&gt;&lt;urls&gt;&lt;/urls&gt;&lt;/record&gt;&lt;/Cite&gt;&lt;Cite&gt;&lt;Author&gt;He&lt;/Author&gt;&lt;Year&gt;2002&lt;/Year&gt;&lt;RecNum&gt;2067&lt;/RecNum&gt;&lt;record&gt;&lt;rec-number&gt;2067&lt;/rec-number&gt;&lt;foreign-keys&gt;&lt;key app="EN" db-id="xp9s5rfstexpwceaa9gxaf9ow0tr2v22eded" timestamp="1620998575"&gt;2067&lt;/key&gt;&lt;/foreign-keys&gt;&lt;ref-type name="Journal Article"&gt;17&lt;/ref-type&gt;&lt;contributors&gt;&lt;authors&gt;&lt;author&gt;He, G&lt;/author&gt;&lt;author&gt;Pearce, EIF&lt;/author&gt;&lt;author&gt;Sissons, CH&lt;/author&gt;&lt;/authors&gt;&lt;/contributors&gt;&lt;titles&gt;&lt;title&gt;Inhibitory effect of ZnCl2 on glycolysis in human oral microbes&lt;/title&gt;&lt;secondary-title&gt;Archives of oral biology&lt;/secondary-title&gt;&lt;/titles&gt;&lt;periodical&gt;&lt;full-title&gt;Archives of oral biology&lt;/full-title&gt;&lt;/periodical&gt;&lt;pages&gt;117-129&lt;/pages&gt;&lt;volume&gt;47&lt;/volume&gt;&lt;number&gt;2&lt;/number&gt;&lt;dates&gt;&lt;year&gt;2002&lt;/year&gt;&lt;/dates&gt;&lt;isbn&gt;0003-9969&lt;/isbn&gt;&lt;urls&gt;&lt;/urls&gt;&lt;/record&gt;&lt;/Cite&gt;&lt;/EndNote&gt;</w:instrText>
      </w:r>
      <w:r w:rsidR="000009B8">
        <w:fldChar w:fldCharType="separate"/>
      </w:r>
      <w:r w:rsidR="00D501C2">
        <w:rPr>
          <w:noProof/>
        </w:rPr>
        <w:t>(22, 23)</w:t>
      </w:r>
      <w:r w:rsidR="000009B8">
        <w:fldChar w:fldCharType="end"/>
      </w:r>
      <w:r w:rsidR="000009B8">
        <w:t>.</w:t>
      </w:r>
      <w:r w:rsidR="00825766">
        <w:t xml:space="preserve"> Exogenous zinc has also been proposed to reduce microbial colonization and plaque development by altering the bacterial cell surface</w:t>
      </w:r>
      <w:r w:rsidR="008A3793">
        <w:t>,</w:t>
      </w:r>
      <w:r w:rsidR="00825766">
        <w:t xml:space="preserve"> by either binding to surface adhesins or reducing the net negative charge of the cell </w:t>
      </w:r>
      <w:r w:rsidR="00825766">
        <w:fldChar w:fldCharType="begin"/>
      </w:r>
      <w:r w:rsidR="00D501C2">
        <w:instrText xml:space="preserve"> ADDIN EN.CITE &lt;EndNote&gt;&lt;Cite&gt;&lt;Author&gt;Cummins&lt;/Author&gt;&lt;Year&gt;1991&lt;/Year&gt;&lt;RecNum&gt;2180&lt;/RecNum&gt;&lt;DisplayText&gt;(24)&lt;/DisplayText&gt;&lt;record&gt;&lt;rec-number&gt;2180&lt;/rec-number&gt;&lt;foreign-keys&gt;&lt;key app="EN" db-id="xp9s5rfstexpwceaa9gxaf9ow0tr2v22eded" timestamp="1645111816"&gt;2180&lt;/key&gt;&lt;/foreign-keys&gt;&lt;ref-type name="Journal Article"&gt;17&lt;/ref-type&gt;&lt;contributors&gt;&lt;authors&gt;&lt;author&gt;Cummins, D.&lt;/author&gt;&lt;/authors&gt;&lt;/contributors&gt;&lt;auth-address&gt;Unilever Dental Research, Port Sunlight Laboratory, Bebington, Wirral, UK.&lt;/auth-address&gt;&lt;titles&gt;&lt;title&gt;Zinc citrate/Triclosan: a new anti-plaque system for the control of plaque and the prevention of gingivitis: short-term clinical and mode of action studies&lt;/title&gt;&lt;secondary-title&gt;J Clin Periodontol&lt;/secondary-title&gt;&lt;/titles&gt;&lt;periodical&gt;&lt;full-title&gt;J Clin Periodontol&lt;/full-title&gt;&lt;/periodical&gt;&lt;pages&gt;455-61&lt;/pages&gt;&lt;volume&gt;18&lt;/volume&gt;&lt;number&gt;6&lt;/number&gt;&lt;edition&gt;1991/07/01&lt;/edition&gt;&lt;keywords&gt;&lt;keyword&gt;Anti-Infective Agents&lt;/keyword&gt;&lt;keyword&gt;Citrates/pharmacology/*therapeutic use&lt;/keyword&gt;&lt;keyword&gt;Citric Acid&lt;/keyword&gt;&lt;keyword&gt;Dental Plaque/*prevention &amp;amp; control&lt;/keyword&gt;&lt;keyword&gt;Drug Combinations&lt;/keyword&gt;&lt;keyword&gt;Gingivitis/*prevention &amp;amp; control&lt;/keyword&gt;&lt;keyword&gt;Humans&lt;/keyword&gt;&lt;keyword&gt;Time Factors&lt;/keyword&gt;&lt;keyword&gt;Triclosan/pharmacology/*therapeutic use&lt;/keyword&gt;&lt;keyword&gt;Zinc/pharmacology/*therapeutic use&lt;/keyword&gt;&lt;/keywords&gt;&lt;dates&gt;&lt;year&gt;1991&lt;/year&gt;&lt;pub-dates&gt;&lt;date&gt;Jul&lt;/date&gt;&lt;/pub-dates&gt;&lt;/dates&gt;&lt;isbn&gt;0303-6979 (Print)&amp;#xD;0303-6979&lt;/isbn&gt;&lt;accession-num&gt;1890228&lt;/accession-num&gt;&lt;urls&gt;&lt;/urls&gt;&lt;electronic-resource-num&gt;10.1111/j.1600-051x.1991.tb02316.x&lt;/electronic-resource-num&gt;&lt;remote-database-provider&gt;NLM&lt;/remote-database-provider&gt;&lt;language&gt;eng&lt;/language&gt;&lt;/record&gt;&lt;/Cite&gt;&lt;/EndNote&gt;</w:instrText>
      </w:r>
      <w:r w:rsidR="00825766">
        <w:fldChar w:fldCharType="separate"/>
      </w:r>
      <w:r w:rsidR="00D501C2">
        <w:rPr>
          <w:noProof/>
        </w:rPr>
        <w:t>(24)</w:t>
      </w:r>
      <w:r w:rsidR="00825766">
        <w:fldChar w:fldCharType="end"/>
      </w:r>
      <w:r w:rsidR="00825766">
        <w:t>. Finally</w:t>
      </w:r>
      <w:r w:rsidR="00474671">
        <w:t>,</w:t>
      </w:r>
      <w:r w:rsidR="00825766">
        <w:t xml:space="preserve"> exogenous zinc can also potentiate the virulence of periodontal and gingivitis organisms, including </w:t>
      </w:r>
      <w:r w:rsidR="00825766" w:rsidRPr="00825766">
        <w:rPr>
          <w:i/>
          <w:iCs/>
        </w:rPr>
        <w:t>Porphyromonas gingivalis</w:t>
      </w:r>
      <w:r w:rsidR="00825766">
        <w:rPr>
          <w:i/>
          <w:iCs/>
        </w:rPr>
        <w:t xml:space="preserve"> </w:t>
      </w:r>
      <w:r w:rsidR="00825766" w:rsidRPr="00825766">
        <w:t>and</w:t>
      </w:r>
      <w:r w:rsidR="00825766">
        <w:t xml:space="preserve"> </w:t>
      </w:r>
      <w:r w:rsidR="00825766" w:rsidRPr="00825766">
        <w:rPr>
          <w:i/>
          <w:iCs/>
        </w:rPr>
        <w:t>Fusobacterium nucleatum</w:t>
      </w:r>
      <w:r w:rsidR="00825766">
        <w:t xml:space="preserve"> </w:t>
      </w:r>
      <w:r w:rsidR="00825766">
        <w:fldChar w:fldCharType="begin">
          <w:fldData xml:space="preserve">PEVuZE5vdGU+PENpdGU+PEF1dGhvcj5DdW1taW5zPC9BdXRob3I+PFllYXI+MTk5MTwvWWVhcj48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</w:fldData>
        </w:fldChar>
      </w:r>
      <w:r w:rsidR="00D501C2">
        <w:instrText xml:space="preserve"> ADDIN EN.CITE </w:instrText>
      </w:r>
      <w:r w:rsidR="00D501C2">
        <w:fldChar w:fldCharType="begin">
          <w:fldData xml:space="preserve">PEVuZE5vdGU+PENpdGU+PEF1dGhvcj5DdW1taW5zPC9BdXRob3I+PFllYXI+MTk5MTwvWWVhcj48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</w:fldData>
        </w:fldChar>
      </w:r>
      <w:r w:rsidR="00D501C2">
        <w:instrText xml:space="preserve"> ADDIN EN.CITE.DATA </w:instrText>
      </w:r>
      <w:r w:rsidR="00D501C2">
        <w:fldChar w:fldCharType="end"/>
      </w:r>
      <w:r w:rsidR="00825766">
        <w:fldChar w:fldCharType="separate"/>
      </w:r>
      <w:r w:rsidR="00D501C2">
        <w:rPr>
          <w:noProof/>
        </w:rPr>
        <w:t>(18, 24, 25)</w:t>
      </w:r>
      <w:r w:rsidR="00825766">
        <w:fldChar w:fldCharType="end"/>
      </w:r>
      <w:r w:rsidR="00825766">
        <w:t xml:space="preserve">. </w:t>
      </w:r>
      <w:r w:rsidR="000009B8">
        <w:t>However, th</w:t>
      </w:r>
      <w:r w:rsidR="00991591">
        <w:t>e</w:t>
      </w:r>
      <w:r w:rsidR="00143CAC">
        <w:t xml:space="preserve"> </w:t>
      </w:r>
      <w:r w:rsidR="007246E4">
        <w:t xml:space="preserve">antimicrobial </w:t>
      </w:r>
      <w:r w:rsidR="00143CAC">
        <w:t>activ</w:t>
      </w:r>
      <w:r w:rsidR="002E3DC2">
        <w:t>ity</w:t>
      </w:r>
      <w:r w:rsidR="000009B8">
        <w:t xml:space="preserve"> of zinc was reduced in biofilms compared to planktonic cultures, </w:t>
      </w:r>
      <w:r w:rsidR="001F771A">
        <w:t xml:space="preserve">which was hypothesized </w:t>
      </w:r>
      <w:r w:rsidR="000009B8">
        <w:t xml:space="preserve">to be due to </w:t>
      </w:r>
      <w:r w:rsidR="001B528C">
        <w:t xml:space="preserve">the </w:t>
      </w:r>
      <w:r w:rsidR="001F771A">
        <w:t xml:space="preserve">high </w:t>
      </w:r>
      <w:r w:rsidR="000009B8">
        <w:t>cell density</w:t>
      </w:r>
      <w:r w:rsidR="00FF2D2A">
        <w:t xml:space="preserve"> reduc</w:t>
      </w:r>
      <w:r w:rsidR="002E3DC2">
        <w:t>ing</w:t>
      </w:r>
      <w:r w:rsidR="00FF2D2A">
        <w:t xml:space="preserve"> </w:t>
      </w:r>
      <w:r w:rsidR="00153D07">
        <w:t xml:space="preserve">zinc </w:t>
      </w:r>
      <w:r w:rsidR="00FF2D2A">
        <w:t xml:space="preserve">penetration </w:t>
      </w:r>
      <w:r w:rsidR="000009B8">
        <w:t>in</w:t>
      </w:r>
      <w:r w:rsidR="001F771A">
        <w:t>to the</w:t>
      </w:r>
      <w:r w:rsidR="000009B8">
        <w:t xml:space="preserve"> biofilm </w:t>
      </w:r>
      <w:r w:rsidR="000009B8">
        <w:fldChar w:fldCharType="begin"/>
      </w:r>
      <w:r w:rsidR="00D501C2">
        <w:instrText xml:space="preserve"> ADDIN EN.CITE &lt;EndNote&gt;&lt;Cite&gt;&lt;Author&gt;He&lt;/Author&gt;&lt;Year&gt;2002&lt;/Year&gt;&lt;RecNum&gt;2067&lt;/RecNum&gt;&lt;DisplayText&gt;(19, 23)&lt;/DisplayText&gt;&lt;record&gt;&lt;rec-number&gt;2067&lt;/rec-number&gt;&lt;foreign-keys&gt;&lt;key app="EN" db-id="xp9s5rfstexpwceaa9gxaf9ow0tr2v22eded" timestamp="1620998575"&gt;2067&lt;/key&gt;&lt;/foreign-keys&gt;&lt;ref-type name="Journal Article"&gt;17&lt;/ref-type&gt;&lt;contributors&gt;&lt;authors&gt;&lt;author&gt;He, G&lt;/author&gt;&lt;author&gt;Pearce, EIF&lt;/author&gt;&lt;author&gt;Sissons, CH&lt;/author&gt;&lt;/authors&gt;&lt;/contributors&gt;&lt;titles&gt;&lt;title&gt;Inhibitory effect of ZnCl2 on glycolysis in human oral microbes&lt;/title&gt;&lt;secondary-title&gt;Archives of oral biology&lt;/secondary-title&gt;&lt;/titles&gt;&lt;periodical&gt;&lt;full-title&gt;Archives of oral biology&lt;/full-title&gt;&lt;/periodical&gt;&lt;pages&gt;117-129&lt;/pages&gt;&lt;volume&gt;47&lt;/volume&gt;&lt;number&gt;2&lt;/number&gt;&lt;dates&gt;&lt;year&gt;2002&lt;/year&gt;&lt;/dates&gt;&lt;isbn&gt;0003-9969&lt;/isbn&gt;&lt;urls&gt;&lt;/urls&gt;&lt;/record&gt;&lt;/Cite&gt;&lt;Cite&gt;&lt;Author&gt;Phan&lt;/Author&gt;&lt;Year&gt;2004&lt;/Year&gt;&lt;RecNum&gt;2063&lt;/RecNum&gt;&lt;record&gt;&lt;rec-number&gt;2063&lt;/rec-number&gt;&lt;foreign-keys&gt;&lt;key app="EN" db-id="xp9s5rfstexpwceaa9gxaf9ow0tr2v22eded" timestamp="1619698343"&gt;</w:instrText>
      </w:r>
      <w:r w:rsidR="00D501C2">
        <w:rPr>
          <w:rFonts w:hint="eastAsia"/>
        </w:rPr>
        <w:instrText>2063&lt;/key&gt;&lt;/foreign-keys&gt;&lt;ref-type name="Journal Article"&gt;17&lt;/ref-type&gt;&lt;contributors&gt;&lt;authors&gt;&lt;author&gt;Phan, T</w:instrText>
      </w:r>
      <w:r w:rsidR="00D501C2">
        <w:rPr>
          <w:rFonts w:hint="eastAsia"/>
        </w:rPr>
        <w:instrText>‐</w:instrText>
      </w:r>
      <w:r w:rsidR="00D501C2">
        <w:rPr>
          <w:rFonts w:hint="eastAsia"/>
        </w:rPr>
        <w:instrText>N&lt;/author&gt;&lt;author&gt;Buckner, T&lt;/author&gt;&lt;author&gt;Sheng, J&lt;/author&gt;&lt;author&gt;Baldeck, JD&lt;/author&gt;&lt;author&gt;Marquis, RE&lt;/author&gt;&lt;/authors&gt;&lt;/contributors&gt;&lt;t</w:instrText>
      </w:r>
      <w:r w:rsidR="00D501C2">
        <w:instrText>itles&gt;&lt;title&gt;Physiologic actions of zinc related to inhibition of acid and alkali production by oral streptococci in suspensions and biofilms&lt;/title&gt;&lt;secondary-title&gt;Oral microbiology and immunology&lt;/secondary-title&gt;&lt;/titles&gt;&lt;periodical&gt;&lt;full-title&gt;Oral microbiology and immunology&lt;/full-title&gt;&lt;/periodical&gt;&lt;pages&gt;31-38&lt;/pages&gt;&lt;volume&gt;19&lt;/volume&gt;&lt;number&gt;1&lt;/number&gt;&lt;dates&gt;&lt;year&gt;2004&lt;/year&gt;&lt;/dates&gt;&lt;isbn&gt;0902-0055&lt;/isbn&gt;&lt;urls&gt;&lt;/urls&gt;&lt;/record&gt;&lt;/Cite&gt;&lt;/EndNote&gt;</w:instrText>
      </w:r>
      <w:r w:rsidR="000009B8">
        <w:fldChar w:fldCharType="separate"/>
      </w:r>
      <w:r w:rsidR="00D501C2">
        <w:rPr>
          <w:noProof/>
        </w:rPr>
        <w:t>(19, 23)</w:t>
      </w:r>
      <w:r w:rsidR="000009B8">
        <w:fldChar w:fldCharType="end"/>
      </w:r>
      <w:r w:rsidR="007B2F8C">
        <w:t xml:space="preserve"> </w:t>
      </w:r>
      <w:r w:rsidR="001B528C">
        <w:t>explaining why</w:t>
      </w:r>
      <w:r w:rsidR="007B2F8C">
        <w:t xml:space="preserve"> the bacteriostatic action of zinc </w:t>
      </w:r>
      <w:r w:rsidR="00153D07">
        <w:t>was</w:t>
      </w:r>
      <w:r w:rsidR="007B2F8C">
        <w:t xml:space="preserve"> </w:t>
      </w:r>
      <w:r w:rsidR="00AF21AD">
        <w:t>most pronounced in the</w:t>
      </w:r>
      <w:r w:rsidR="007B2F8C">
        <w:t xml:space="preserve"> outer</w:t>
      </w:r>
      <w:r w:rsidR="00111DD4">
        <w:t xml:space="preserve"> layer of </w:t>
      </w:r>
      <w:r w:rsidR="00B64E27">
        <w:t>dental</w:t>
      </w:r>
      <w:r w:rsidR="003833EF">
        <w:t xml:space="preserve"> </w:t>
      </w:r>
      <w:r w:rsidR="00B64E27">
        <w:t xml:space="preserve">plaque </w:t>
      </w:r>
      <w:r w:rsidR="00111DD4">
        <w:t>biofilm</w:t>
      </w:r>
      <w:r w:rsidR="00B64E27">
        <w:t>s</w:t>
      </w:r>
      <w:r w:rsidR="00111DD4">
        <w:t xml:space="preserve"> </w:t>
      </w:r>
      <w:r w:rsidR="00111DD4">
        <w:fldChar w:fldCharType="begin"/>
      </w:r>
      <w:r w:rsidR="00D501C2">
        <w:instrText xml:space="preserve"> ADDIN EN.CITE &lt;EndNote&gt;&lt;Cite&gt;&lt;Author&gt;Gu&lt;/Author&gt;&lt;Year&gt;2012&lt;/Year&gt;&lt;RecNum&gt;2068&lt;/RecNum&gt;&lt;DisplayText&gt;(26)&lt;/DisplayText&gt;&lt;record&gt;&lt;rec-number&gt;2068&lt;/rec-number&gt;&lt;foreign-keys&gt;&lt;key app="EN" db-id="xp9s5rfstexpwceaa9gxaf9ow0tr2v22eded" timestamp="1621010174"&gt;2068&lt;/key&gt;&lt;/foreign-keys&gt;&lt;ref-type name="Journal Article"&gt;17&lt;/ref-type&gt;&lt;contributors&gt;&lt;authors&gt;&lt;author&gt;Gu, Haijing&lt;/author&gt;&lt;author&gt;Fan, Danni&lt;/author&gt;&lt;author&gt;Gao, Jinlong&lt;/author&gt;&lt;author&gt;Zou, Wei&lt;/author&gt;&lt;author&gt;Peng, Zhixiang&lt;/author&gt;&lt;author&gt;Zhao, Ziming&lt;/author&gt;&lt;author&gt;Ling, Junqi&lt;/author&gt;&lt;author&gt;LeGeros, Racquel Z&lt;/author&gt;&lt;/authors&gt;&lt;/contributors&gt;&lt;titles&gt;&lt;title&gt;Effect of ZnCl2 on plaque growth and biofilm vitality&lt;/title&gt;&lt;secondary-title&gt;Archives of oral biology&lt;/secondary-title&gt;&lt;/titles&gt;&lt;periodical&gt;&lt;full-title&gt;Archives of oral biology&lt;/full-title&gt;&lt;/periodical&gt;&lt;pages&gt;369-375&lt;/pages&gt;&lt;volume&gt;57&lt;/volume&gt;&lt;number&gt;4&lt;/number&gt;&lt;dates&gt;&lt;year&gt;2012&lt;/year&gt;&lt;/dates&gt;&lt;isbn&gt;0003-9969&lt;/isbn&gt;&lt;urls&gt;&lt;/urls&gt;&lt;/record&gt;&lt;/Cite&gt;&lt;/EndNote&gt;</w:instrText>
      </w:r>
      <w:r w:rsidR="00111DD4">
        <w:fldChar w:fldCharType="separate"/>
      </w:r>
      <w:r w:rsidR="00D501C2">
        <w:rPr>
          <w:noProof/>
        </w:rPr>
        <w:t>(26)</w:t>
      </w:r>
      <w:r w:rsidR="00111DD4">
        <w:fldChar w:fldCharType="end"/>
      </w:r>
      <w:r w:rsidR="00111DD4">
        <w:t>.</w:t>
      </w:r>
      <w:r w:rsidR="00AC62D6">
        <w:t xml:space="preserve"> Despite this, exogenous zinc </w:t>
      </w:r>
      <w:r w:rsidR="00876751">
        <w:t xml:space="preserve">was able to </w:t>
      </w:r>
      <w:r w:rsidR="00876751" w:rsidRPr="00143CAC">
        <w:t>significantly</w:t>
      </w:r>
      <w:r w:rsidR="00876751">
        <w:t xml:space="preserve"> </w:t>
      </w:r>
      <w:r w:rsidR="00AC62D6">
        <w:t>reduce dental</w:t>
      </w:r>
      <w:r w:rsidR="003833EF">
        <w:t xml:space="preserve"> </w:t>
      </w:r>
      <w:r w:rsidR="00AC62D6">
        <w:t xml:space="preserve">plaque formation both </w:t>
      </w:r>
      <w:r w:rsidR="00AC62D6">
        <w:rPr>
          <w:i/>
          <w:iCs/>
        </w:rPr>
        <w:t xml:space="preserve">in vitro </w:t>
      </w:r>
      <w:r w:rsidR="00AC62D6">
        <w:t xml:space="preserve">and </w:t>
      </w:r>
      <w:r w:rsidR="00AC62D6">
        <w:rPr>
          <w:i/>
          <w:iCs/>
        </w:rPr>
        <w:t>in vivo</w:t>
      </w:r>
      <w:r w:rsidR="00AC62D6">
        <w:t>, where an increased inhibition was observed in volunteers with high plaque levels</w:t>
      </w:r>
      <w:r w:rsidR="001028A3">
        <w:t>, compared to those with low plaque levels</w:t>
      </w:r>
      <w:r w:rsidR="00AE457C">
        <w:t xml:space="preserve"> </w:t>
      </w:r>
      <w:r w:rsidR="00AE457C">
        <w:fldChar w:fldCharType="begin">
          <w:fldData xml:space="preserve">PEVuZE5vdGU+PENpdGU+PEF1dGhvcj5HdTwvQXV0aG9yPjxZZWFyPjIwMTI8L1llYXI+PFJlY051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</w:fldData>
        </w:fldChar>
      </w:r>
      <w:r w:rsidR="00C02D92">
        <w:instrText xml:space="preserve"> ADDIN EN.CITE </w:instrText>
      </w:r>
      <w:r w:rsidR="00C02D92">
        <w:fldChar w:fldCharType="begin">
          <w:fldData xml:space="preserve">PEVuZE5vdGU+PENpdGU+PEF1dGhvcj5HdTwvQXV0aG9yPjxZZWFyPjIwMTI8L1llYXI+PFJlY051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</w:fldData>
        </w:fldChar>
      </w:r>
      <w:r w:rsidR="00C02D92">
        <w:instrText xml:space="preserve"> ADDIN EN.CITE.DATA </w:instrText>
      </w:r>
      <w:r w:rsidR="00C02D92">
        <w:fldChar w:fldCharType="end"/>
      </w:r>
      <w:r w:rsidR="00AE457C">
        <w:fldChar w:fldCharType="separate"/>
      </w:r>
      <w:r w:rsidR="00D501C2">
        <w:rPr>
          <w:noProof/>
        </w:rPr>
        <w:t>(26-28)</w:t>
      </w:r>
      <w:r w:rsidR="00AE457C">
        <w:fldChar w:fldCharType="end"/>
      </w:r>
      <w:r w:rsidR="00AE457C">
        <w:t>.</w:t>
      </w:r>
      <w:r w:rsidR="007B2F8C">
        <w:t xml:space="preserve">  </w:t>
      </w:r>
      <w:r w:rsidR="000009B8">
        <w:t xml:space="preserve"> </w:t>
      </w:r>
    </w:p>
    <w:p w14:paraId="44178CE1" w14:textId="43263D26" w:rsidR="00DC7005" w:rsidRDefault="00DC7005" w:rsidP="000B47FA"/>
    <w:p w14:paraId="2D04BBC3" w14:textId="6764A7E5" w:rsidR="0003019C" w:rsidRDefault="0003019C" w:rsidP="000B47FA">
      <w:r>
        <w:t>Recent efforts have focused on the development of dentifrices with a combination of compounds that synergistically reduce dental</w:t>
      </w:r>
      <w:r w:rsidR="003833EF">
        <w:t xml:space="preserve"> </w:t>
      </w:r>
      <w:r>
        <w:t xml:space="preserve">plaque and maintain healthy </w:t>
      </w:r>
      <w:r w:rsidR="00285FCA">
        <w:t>homoeostasis</w:t>
      </w:r>
      <w:r>
        <w:t>.</w:t>
      </w:r>
      <w:r w:rsidR="007A79D0">
        <w:t xml:space="preserve"> In line with this focus</w:t>
      </w:r>
      <w:r w:rsidR="0073623F">
        <w:t>,</w:t>
      </w:r>
      <w:r w:rsidR="007A79D0">
        <w:t xml:space="preserve"> a Dual Zinc plus Arginine</w:t>
      </w:r>
      <w:r w:rsidR="008A672F">
        <w:t xml:space="preserve"> (</w:t>
      </w:r>
      <w:r w:rsidR="000C54F4">
        <w:t>DZA</w:t>
      </w:r>
      <w:r w:rsidR="008A672F">
        <w:t>)</w:t>
      </w:r>
      <w:r w:rsidR="007A79D0">
        <w:t xml:space="preserve"> dentifrice has been developed</w:t>
      </w:r>
      <w:r w:rsidR="000C54F4">
        <w:t>,</w:t>
      </w:r>
      <w:r w:rsidR="007A79D0">
        <w:t xml:space="preserve"> consisting of 0.96% zinc</w:t>
      </w:r>
      <w:r w:rsidR="00153D07">
        <w:t xml:space="preserve"> ions, as a combination of zinc</w:t>
      </w:r>
      <w:r w:rsidR="007A79D0">
        <w:t xml:space="preserve"> oxide and zinc citrate</w:t>
      </w:r>
      <w:r w:rsidR="00153D07">
        <w:t>,</w:t>
      </w:r>
      <w:r w:rsidR="007A79D0">
        <w:t xml:space="preserve"> and 1.5% L-arginine </w:t>
      </w:r>
      <w:r w:rsidR="007A79D0">
        <w:fldChar w:fldCharType="begin"/>
      </w:r>
      <w:r w:rsidR="00C02D92">
        <w:instrText xml:space="preserve"> ADDIN EN.CITE &lt;EndNote&gt;&lt;Cite&gt;&lt;Author&gt;Cummins&lt;/Author&gt;&lt;Year&gt;2018&lt;/Year&gt;&lt;RecNum&gt;2071&lt;/RecNum&gt;&lt;DisplayText&gt;(5)&lt;/DisplayText&gt;&lt;record&gt;&lt;rec-number&gt;2071&lt;/rec-number&gt;&lt;foreign-keys&gt;&lt;key app="EN" db-id="xp9s5rfstexpwceaa9gxaf9ow0tr2v22eded" timestamp="1621013534"&gt;2071&lt;/key&gt;&lt;/foreign-keys&gt;&lt;ref-type name="Journal Article"&gt;17&lt;/ref-type&gt;&lt;contributors&gt;&lt;authors&gt;&lt;author&gt;Cummins, Diane&lt;/author&gt;&lt;/authors&gt;&lt;/contributors&gt;&lt;titles&gt;&lt;title&gt;Changing the Paradigm of Daily Prevention: An Advanced Fluoride Toothpaste with Dual Zinc plus Arginine for Whole Mouth Protection and Whole Mouth Health&lt;/title&gt;&lt;secondary-title&gt;Journal of Clinical Dentistry®&lt;/secondary-title&gt;&lt;/titles&gt;&lt;periodical&gt;&lt;full-title&gt;Journal of Clinical Dentistry®&lt;/full-title&gt;&lt;/periodical&gt;&lt;volume&gt;29&lt;/volume&gt;&lt;number&gt;Spec. Iss. A&lt;/number&gt;&lt;dates&gt;&lt;year&gt;2018&lt;/year&gt;&lt;/dates&gt;&lt;urls&gt;&lt;/urls&gt;&lt;/record&gt;&lt;/Cite&gt;&lt;/EndNote&gt;</w:instrText>
      </w:r>
      <w:r w:rsidR="007A79D0">
        <w:fldChar w:fldCharType="separate"/>
      </w:r>
      <w:r w:rsidR="00D501C2">
        <w:rPr>
          <w:noProof/>
        </w:rPr>
        <w:t>(5)</w:t>
      </w:r>
      <w:r w:rsidR="007A79D0">
        <w:fldChar w:fldCharType="end"/>
      </w:r>
      <w:r w:rsidR="007A79D0">
        <w:t xml:space="preserve">. </w:t>
      </w:r>
      <w:r>
        <w:t xml:space="preserve"> </w:t>
      </w:r>
      <w:r w:rsidR="00D8781D">
        <w:t>These two forms of zinc were selected to modulate the delivery of zinc within the oral cavity. Zinc citrate is water soluble and</w:t>
      </w:r>
      <w:r w:rsidR="0051180A">
        <w:t xml:space="preserve"> considered as an immediate source of zinc ions, whereas zinc oxide is insoluble in water and considered a slow-release source of zinc ions. </w:t>
      </w:r>
      <w:r w:rsidR="00C661B2">
        <w:t>L-arginine was found to increase the deposition of zinc on both oral surface mimetics and dental</w:t>
      </w:r>
      <w:r w:rsidR="003833EF">
        <w:t xml:space="preserve"> </w:t>
      </w:r>
      <w:r w:rsidR="00C661B2">
        <w:t>plaque</w:t>
      </w:r>
      <w:r w:rsidR="003833EF">
        <w:t xml:space="preserve"> </w:t>
      </w:r>
      <w:r w:rsidR="00C661B2">
        <w:t>biofilms</w:t>
      </w:r>
      <w:r w:rsidR="00D8781D">
        <w:t xml:space="preserve"> </w:t>
      </w:r>
      <w:r w:rsidR="00D8781D">
        <w:fldChar w:fldCharType="begin"/>
      </w:r>
      <w:r w:rsidR="00D501C2">
        <w:instrText xml:space="preserve"> ADDIN EN.CITE &lt;EndNote&gt;&lt;Cite&gt;&lt;Author&gt;Manus&lt;/Author&gt;&lt;Year&gt;2018&lt;/Year&gt;&lt;RecNum&gt;1997&lt;/RecNum&gt;&lt;DisplayText&gt;(16)&lt;/DisplayText&gt;&lt;record&gt;&lt;rec-number&gt;1997&lt;/rec-number&gt;&lt;foreign-keys&gt;&lt;key app="EN" db-id="xp9s5rfstexpwceaa9gxaf9ow0tr2v22eded" timestamp="1597849804"&gt;1997&lt;/key&gt;&lt;/foreign-keys&gt;&lt;ref-type name="Journal Article"&gt;17&lt;/ref-type&gt;&lt;contributors&gt;&lt;authors&gt;&lt;author&gt;Manus, Lisa M&lt;/author&gt;&lt;author&gt;Daep, CA&lt;/author&gt;&lt;author&gt;Begum-Gafur, R&lt;/author&gt;&lt;author&gt;Makwana, Ekta&lt;/author&gt;&lt;author&gt;Won, B&lt;/author&gt;&lt;author&gt;Yang, Y&lt;/author&gt;&lt;author&gt;HuangXY, Maloney V&lt;/author&gt;&lt;author&gt;Trivedi, HM&lt;/author&gt;&lt;author&gt;Wu, D&lt;/author&gt;&lt;author&gt;Masters, KG&lt;/author&gt;&lt;/authors&gt;&lt;/contributors&gt;&lt;titles&gt;&lt;title&gt;Enhanced in vitro zinc bioavailability through rational design of a dual zinc plus arginine dentifrice&lt;/title&gt;&lt;secondary-title&gt;J Clin Dent&lt;/secondary-title&gt;&lt;/titles&gt;&lt;periodical&gt;&lt;full-title&gt;J Clin Dent&lt;/full-title&gt;&lt;abbr-1&gt;The Journal of clinical dentistry&lt;/abbr-1&gt;&lt;/periodical&gt;&lt;pages&gt;A10-19&lt;/pages&gt;&lt;volume&gt;29&lt;/volume&gt;&lt;dates&gt;&lt;year&gt;2018&lt;/year&gt;&lt;/dates&gt;&lt;urls&gt;&lt;/urls&gt;&lt;/record&gt;&lt;/Cite&gt;&lt;/EndNote&gt;</w:instrText>
      </w:r>
      <w:r w:rsidR="00D8781D">
        <w:fldChar w:fldCharType="separate"/>
      </w:r>
      <w:r w:rsidR="00D501C2">
        <w:rPr>
          <w:noProof/>
        </w:rPr>
        <w:t>(16)</w:t>
      </w:r>
      <w:r w:rsidR="00D8781D">
        <w:fldChar w:fldCharType="end"/>
      </w:r>
      <w:r w:rsidR="00D8781D">
        <w:t>.</w:t>
      </w:r>
      <w:r w:rsidR="00C661B2">
        <w:t xml:space="preserve"> </w:t>
      </w:r>
      <w:r w:rsidR="0051180A">
        <w:t xml:space="preserve">In line </w:t>
      </w:r>
      <w:r w:rsidR="0051180A">
        <w:lastRenderedPageBreak/>
        <w:t>with this, dental plaque</w:t>
      </w:r>
      <w:r w:rsidR="003833EF">
        <w:t xml:space="preserve"> </w:t>
      </w:r>
      <w:r w:rsidR="0051180A">
        <w:t xml:space="preserve">biofilms treated with </w:t>
      </w:r>
      <w:r w:rsidR="000C54F4">
        <w:t>DZA</w:t>
      </w:r>
      <w:r w:rsidR="0051180A">
        <w:t xml:space="preserve"> had </w:t>
      </w:r>
      <w:r w:rsidR="00FD587B">
        <w:t xml:space="preserve">both </w:t>
      </w:r>
      <w:r w:rsidR="0051180A">
        <w:t>reduced metabol</w:t>
      </w:r>
      <w:r w:rsidR="00FD587B">
        <w:t>ic activity,</w:t>
      </w:r>
      <w:r w:rsidR="008233B3">
        <w:t xml:space="preserve"> </w:t>
      </w:r>
      <w:r w:rsidR="0051180A">
        <w:t>oxygen consumption</w:t>
      </w:r>
      <w:r w:rsidR="00FD587B">
        <w:t xml:space="preserve"> and viability</w:t>
      </w:r>
      <w:r w:rsidR="0051180A">
        <w:t xml:space="preserve">, compared to </w:t>
      </w:r>
      <w:r w:rsidR="00295749">
        <w:t>either untreated</w:t>
      </w:r>
      <w:r w:rsidR="00FD587B">
        <w:t xml:space="preserve"> biofilms</w:t>
      </w:r>
      <w:r w:rsidR="00295749">
        <w:t xml:space="preserve"> or biofilms treated with Dual Zinc</w:t>
      </w:r>
      <w:r w:rsidR="000C54F4">
        <w:t xml:space="preserve"> (0.96% zinc ions; zinc oxide and zinc citrate) </w:t>
      </w:r>
      <w:r w:rsidR="00FD587B">
        <w:fldChar w:fldCharType="begin"/>
      </w:r>
      <w:r w:rsidR="00D501C2">
        <w:instrText xml:space="preserve"> ADDIN EN.CITE &lt;EndNote&gt;&lt;Cite&gt;&lt;Author&gt;Manus&lt;/Author&gt;&lt;Year&gt;2018&lt;/Year&gt;&lt;RecNum&gt;1997&lt;/RecNum&gt;&lt;DisplayText&gt;(16)&lt;/DisplayText&gt;&lt;record&gt;&lt;rec-number&gt;1997&lt;/rec-number&gt;&lt;foreign-keys&gt;&lt;key app="EN" db-id="xp9s5rfstexpwceaa9gxaf9ow0tr2v22eded" timestamp="1597849804"&gt;1997&lt;/key&gt;&lt;/foreign-keys&gt;&lt;ref-type name="Journal Article"&gt;17&lt;/ref-type&gt;&lt;contributors&gt;&lt;authors&gt;&lt;author&gt;Manus, Lisa M&lt;/author&gt;&lt;author&gt;Daep, CA&lt;/author&gt;&lt;author&gt;Begum-Gafur, R&lt;/author&gt;&lt;author&gt;Makwana, Ekta&lt;/author&gt;&lt;author&gt;Won, B&lt;/author&gt;&lt;author&gt;Yang, Y&lt;/author&gt;&lt;author&gt;HuangXY, Maloney V&lt;/author&gt;&lt;author&gt;Trivedi, HM&lt;/author&gt;&lt;author&gt;Wu, D&lt;/author&gt;&lt;author&gt;Masters, KG&lt;/author&gt;&lt;/authors&gt;&lt;/contributors&gt;&lt;titles&gt;&lt;title&gt;Enhanced in vitro zinc bioavailability through rational design of a dual zinc plus arginine dentifrice&lt;/title&gt;&lt;secondary-title&gt;J Clin Dent&lt;/secondary-title&gt;&lt;/titles&gt;&lt;periodical&gt;&lt;full-title&gt;J Clin Dent&lt;/full-title&gt;&lt;abbr-1&gt;The Journal of clinical dentistry&lt;/abbr-1&gt;&lt;/periodical&gt;&lt;pages&gt;A10-19&lt;/pages&gt;&lt;volume&gt;29&lt;/volume&gt;&lt;dates&gt;&lt;year&gt;2018&lt;/year&gt;&lt;/dates&gt;&lt;urls&gt;&lt;/urls&gt;&lt;/record&gt;&lt;/Cite&gt;&lt;/EndNote&gt;</w:instrText>
      </w:r>
      <w:r w:rsidR="00FD587B">
        <w:fldChar w:fldCharType="separate"/>
      </w:r>
      <w:r w:rsidR="00D501C2">
        <w:rPr>
          <w:noProof/>
        </w:rPr>
        <w:t>(16)</w:t>
      </w:r>
      <w:r w:rsidR="00FD587B">
        <w:fldChar w:fldCharType="end"/>
      </w:r>
      <w:r w:rsidR="00295749">
        <w:t>.</w:t>
      </w:r>
      <w:r w:rsidR="00023505">
        <w:t xml:space="preserve"> Furthermore, trials where subjects used</w:t>
      </w:r>
      <w:r w:rsidR="00DB21AD">
        <w:t xml:space="preserve"> a</w:t>
      </w:r>
      <w:r w:rsidR="00023505">
        <w:t xml:space="preserve"> </w:t>
      </w:r>
      <w:r w:rsidR="00CC301D">
        <w:t>DZA</w:t>
      </w:r>
      <w:r w:rsidR="00DB21AD">
        <w:t xml:space="preserve"> toothpaste as part of their daily oral hygiene regime showed reduced dental plaque and markers of oral disease, when compared to subjects that used a sodium fluoride control toothpaste </w:t>
      </w:r>
      <w:r w:rsidR="00DB21AD">
        <w:fldChar w:fldCharType="begin"/>
      </w:r>
      <w:r w:rsidR="00D501C2">
        <w:instrText xml:space="preserve"> ADDIN EN.CITE &lt;EndNote&gt;&lt;Cite&gt;&lt;Author&gt;Delgado&lt;/Author&gt;&lt;Year&gt;2018&lt;/Year&gt;&lt;RecNum&gt;2117&lt;/RecNum&gt;&lt;DisplayText&gt;(29, 30)&lt;/DisplayText&gt;&lt;record&gt;&lt;rec-number&gt;2117&lt;/rec-number&gt;&lt;foreign-keys&gt;&lt;key app="EN" db-id="xp9s5rfstexpwceaa9gxaf9ow0tr2v22eded" timestamp="1635192776"&gt;2117&lt;/key&gt;&lt;/foreign-keys&gt;&lt;ref-type name="Journal Article"&gt;17&lt;/ref-type&gt;&lt;contributors&gt;&lt;authors&gt;&lt;author&gt;Delgado, Evaristo&lt;/author&gt;&lt;author&gt;Garcia-Godoy, Franklin&lt;/author&gt;&lt;author&gt;Montero-Aguilar, Mauricio&lt;/author&gt;&lt;author&gt;Mateo, Luis R&lt;/author&gt;&lt;author&gt;Ryan, Maria&lt;/author&gt;&lt;/authors&gt;&lt;/contributors&gt;&lt;titles&gt;&lt;title&gt;A clinical investigation of a dual zinc plus arginine dentifrice in reducing established dental plaque and gingivitis over a six-month period of product use&lt;/title&gt;&lt;secondary-title&gt;J Clin Dent&lt;/secondary-title&gt;&lt;/titles&gt;&lt;periodical&gt;&lt;full-title&gt;J Clin Dent&lt;/full-title&gt;&lt;abbr-1&gt;The Journal of clinical dentistry&lt;/abbr-1&gt;&lt;/periodical&gt;&lt;pages&gt;A33-A40&lt;/pages&gt;&lt;volume&gt;29&lt;/volume&gt;&lt;number&gt;Spec No A&lt;/number&gt;&lt;dates&gt;&lt;year&gt;2018&lt;/year&gt;&lt;/dates&gt;&lt;urls&gt;&lt;/urls&gt;&lt;/record&gt;&lt;/Cite&gt;&lt;Cite&gt;&lt;Author&gt;Sreenivasan&lt;/Author&gt;&lt;Year&gt;2018&lt;/Year&gt;&lt;RecNum&gt;2118&lt;/RecNum&gt;&lt;record&gt;&lt;rec-number&gt;2118&lt;/rec-number&gt;&lt;foreign-keys&gt;&lt;key app="EN" db-id="xp9s5rfstexpwceaa9gxaf9ow0tr2v22eded" timestamp="1635192840"&gt;2118&lt;/key&gt;&lt;/foreign-keys&gt;&lt;ref-type name="Journal Article"&gt;17&lt;/ref-type&gt;&lt;contributors&gt;&lt;authors&gt;&lt;author&gt;Sreenivasan, Prem K&lt;/author&gt;&lt;/authors&gt;&lt;/contributors&gt;&lt;titles&gt;&lt;title&gt;The effects of two new Dual Zinc plus Arginine dentifrices in reducing oral bacteria in multiple locations in the mouth: 12-hour whole mouth antibacterial protection for whole mouth health&lt;/title&gt;&lt;secondary-title&gt;J Clin Dent&lt;/secondary-title&gt;&lt;/titles&gt;&lt;periodical&gt;&lt;full-title&gt;J Clin Dent&lt;/full-title&gt;&lt;abbr-1&gt;The Journal of clinical dentistry&lt;/abbr-1&gt;&lt;/periodical&gt;&lt;volume&gt;25&lt;/volume&gt;&lt;dates&gt;&lt;year&gt;2018&lt;/year&gt;&lt;/dates&gt;&lt;urls&gt;&lt;/urls&gt;&lt;/record&gt;&lt;/Cite&gt;&lt;/EndNote&gt;</w:instrText>
      </w:r>
      <w:r w:rsidR="00DB21AD">
        <w:fldChar w:fldCharType="separate"/>
      </w:r>
      <w:r w:rsidR="00D501C2">
        <w:rPr>
          <w:noProof/>
        </w:rPr>
        <w:t>(29, 30)</w:t>
      </w:r>
      <w:r w:rsidR="00DB21AD">
        <w:fldChar w:fldCharType="end"/>
      </w:r>
      <w:r w:rsidR="00DB21AD">
        <w:t>.</w:t>
      </w:r>
      <w:r w:rsidR="006921E3">
        <w:t xml:space="preserve"> Despite these observations, it is still unclear how </w:t>
      </w:r>
      <w:r w:rsidR="00CC301D">
        <w:t>DZA</w:t>
      </w:r>
      <w:r w:rsidR="006921E3">
        <w:t xml:space="preserve"> is impacting the structure and mechanical properties of dental plaque</w:t>
      </w:r>
      <w:r w:rsidR="003833EF">
        <w:t xml:space="preserve"> </w:t>
      </w:r>
      <w:r w:rsidR="006921E3">
        <w:t>biofilms. Here we used confocal laser scanning microscopy, uniaxial mechanical indentation and a novel rotating-disc rheometry assay, to address this</w:t>
      </w:r>
      <w:r w:rsidR="00B17BCA">
        <w:t xml:space="preserve"> question</w:t>
      </w:r>
      <w:r w:rsidR="006921E3">
        <w:t xml:space="preserve">.  </w:t>
      </w:r>
      <w:r w:rsidR="00DB21AD">
        <w:t xml:space="preserve">   </w:t>
      </w:r>
      <w:r w:rsidR="00023505">
        <w:t xml:space="preserve"> </w:t>
      </w:r>
    </w:p>
    <w:p w14:paraId="170A891B" w14:textId="77777777" w:rsidR="0052766E" w:rsidRPr="000B47FA" w:rsidRDefault="0052766E" w:rsidP="000B47FA"/>
    <w:p w14:paraId="3D48225F" w14:textId="429D3C36" w:rsidR="00463B43" w:rsidRDefault="00463B43" w:rsidP="00463B43">
      <w:pPr>
        <w:pStyle w:val="Heading1"/>
      </w:pPr>
      <w:r>
        <w:t>Results</w:t>
      </w:r>
    </w:p>
    <w:p w14:paraId="251BB91D" w14:textId="2E1A5775" w:rsidR="003833EF" w:rsidRPr="003833EF" w:rsidRDefault="003833EF" w:rsidP="003833EF">
      <w:pPr>
        <w:pStyle w:val="Heading2"/>
      </w:pPr>
      <w:r>
        <w:rPr>
          <w:i/>
          <w:iCs/>
        </w:rPr>
        <w:t xml:space="preserve">Streptococcus gordonii </w:t>
      </w:r>
      <w:r w:rsidRPr="00091C61">
        <w:t>biofilms</w:t>
      </w:r>
      <w:r>
        <w:t xml:space="preserve"> treated with Dual Zinc plus Arginine are more susceptible to mechanical removal. </w:t>
      </w:r>
    </w:p>
    <w:p w14:paraId="1587A36D" w14:textId="51F49DED" w:rsidR="00E06EE8" w:rsidRDefault="003833EF" w:rsidP="007843C5">
      <w:r>
        <w:t xml:space="preserve">An understanding of biofilm mechanics is important to the development and application of therapeutics, as these properties often define how a biofilm responds to chemical and mechanical forms of eradication. Furthermore, changing the biofilm mechanics is associated with improved penetration, and therefore enhanced action, of therapeutic compounds </w:t>
      </w:r>
      <w:r>
        <w:fldChar w:fldCharType="begin"/>
      </w:r>
      <w:r w:rsidR="00D501C2">
        <w:instrText xml:space="preserve"> ADDIN EN.CITE &lt;EndNote&gt;&lt;Cite&gt;&lt;Author&gt;Gloag&lt;/Author&gt;&lt;Year&gt;2019&lt;/Year&gt;&lt;RecNum&gt;1791&lt;/RecNum&gt;&lt;DisplayText&gt;(31, 32)&lt;/DisplayText&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Cite&gt;&lt;Author&gt;Fabbri&lt;/Author&gt;&lt;Year&gt;2016&lt;/Year&gt;&lt;RecNum&gt;2044&lt;/RecNum&gt;&lt;record&gt;&lt;rec-number&gt;2044&lt;/rec-number&gt;&lt;foreign-keys&gt;&lt;key app="EN" db-id="xp9s5rfstexpwceaa9gxaf9ow0tr2v22eded" timestamp="1612554955"&gt;2044&lt;/key&gt;&lt;/foreign-keys&gt;&lt;ref-type name="Journal Article"&gt;17&lt;/ref-type&gt;&lt;contributors&gt;&lt;authors&gt;&lt;author&gt;Fabbri, Stefania&lt;/author&gt;&lt;author&gt;Johnston, DA&lt;/author&gt;&lt;author&gt;Rmaile, A&lt;/author&gt;&lt;author&gt;Gottenbos, B&lt;/author&gt;&lt;author&gt;De Jager, M&lt;/author&gt;&lt;author&gt;Aspiras, M&lt;/author&gt;&lt;author&gt;Starke, EM&lt;/author&gt;&lt;author&gt;Ward, MT&lt;/author&gt;&lt;author&gt;Stoodley, P&lt;/author&gt;&lt;/authors&gt;&lt;/contributors&gt;&lt;titles&gt;&lt;title&gt;High-velocity microsprays enhance antimicrobial activity in Streptococcus mutans biofilms&lt;/title&gt;&lt;secondary-title&gt;Journal of dental research&lt;/secondary-title&gt;&lt;/titles&gt;&lt;periodical&gt;&lt;full-title&gt;J Dent Res&lt;/full-title&gt;&lt;abbr-1&gt;Journal of dental research&lt;/abbr-1&gt;&lt;/periodical&gt;&lt;pages&gt;1494-1500&lt;/pages&gt;&lt;volume&gt;95&lt;/volume&gt;&lt;number&gt;13&lt;/number&gt;&lt;dates&gt;&lt;year&gt;2016&lt;/year&gt;&lt;/dates&gt;&lt;isbn&gt;0022-0345&lt;/isbn&gt;&lt;urls&gt;&lt;/urls&gt;&lt;/record&gt;&lt;/Cite&gt;&lt;/EndNote&gt;</w:instrText>
      </w:r>
      <w:r>
        <w:fldChar w:fldCharType="separate"/>
      </w:r>
      <w:r w:rsidR="00D501C2">
        <w:rPr>
          <w:noProof/>
        </w:rPr>
        <w:t>(31, 32)</w:t>
      </w:r>
      <w:r>
        <w:fldChar w:fldCharType="end"/>
      </w:r>
      <w:r>
        <w:t xml:space="preserve">. We therefore sought to understand how the </w:t>
      </w:r>
      <w:r w:rsidR="007C6EBA">
        <w:t>DZA</w:t>
      </w:r>
      <w:r>
        <w:t xml:space="preserve"> technology altered the mechanics of biofilms</w:t>
      </w:r>
      <w:r w:rsidR="007C6EBA">
        <w:t xml:space="preserve"> relevant to oral health.</w:t>
      </w:r>
      <w:r>
        <w:t xml:space="preserve"> </w:t>
      </w:r>
      <w:r w:rsidR="00893D5F">
        <w:rPr>
          <w:rFonts w:cs="Times New Roman"/>
        </w:rPr>
        <w:t xml:space="preserve">We recently adapted a novel rotating-disc rheology assay to analyze and quantify the detachment of arginine-treated </w:t>
      </w:r>
      <w:r w:rsidR="00893D5F">
        <w:rPr>
          <w:rFonts w:cs="Times New Roman"/>
          <w:i/>
          <w:iCs/>
        </w:rPr>
        <w:t>Streptococcus gordonii</w:t>
      </w:r>
      <w:r w:rsidR="00893D5F">
        <w:rPr>
          <w:rFonts w:cs="Times New Roman"/>
        </w:rPr>
        <w:t xml:space="preserve"> biofilms </w:t>
      </w:r>
      <w:r w:rsidR="00893D5F">
        <w:rPr>
          <w:rFonts w:cs="Times New Roman"/>
        </w:rPr>
        <w:fldChar w:fldCharType="begin"/>
      </w:r>
      <w:r w:rsidR="00D501C2">
        <w:rPr>
          <w:rFonts w:cs="Times New Roman"/>
        </w:rPr>
        <w:instrText xml:space="preserve"> ADDIN EN.CITE &lt;EndNote&gt;&lt;Cite&gt;&lt;Author&gt;Gloag&lt;/Author&gt;&lt;Year&gt;2021&lt;/Year&gt;&lt;RecNum&gt;2124&lt;/RecNum&gt;&lt;DisplayText&gt;(17)&lt;/DisplayText&gt;&lt;record&gt;&lt;rec-number&gt;2124&lt;/rec-number&gt;&lt;foreign-keys&gt;&lt;key app="EN" db-id="xp9s5rfstexpwceaa9gxaf9ow0tr2v22eded" timestamp="1636301024"&gt;2124&lt;/key&gt;&lt;/foreign-keys&gt;&lt;ref-type name="Journal Article"&gt;17&lt;/ref-type&gt;&lt;contributors&gt;&lt;authors&gt;&lt;author&gt;Gloag,Erin S.&lt;/author&gt;&lt;author&gt;Wozniak,Daniel J.&lt;/author&gt;&lt;author&gt;Wolf,Kevin L.&lt;/author&gt;&lt;author&gt;Masters,James G.&lt;/author&gt;&lt;author&gt;Daep,Carlo Amorin&lt;/author&gt;&lt;author&gt;Stoodley,Paul&lt;/author&gt;&lt;/authors&gt;&lt;/contributors&gt;&lt;auth-address&gt;Erin S. Gloag,Department of Microbial Infection and Immunity, The Ohio State University,United States,Erin.Gloag@osumc.edu&lt;/auth-address&gt;&lt;titles&gt;&lt;title&gt;Arginine Induced Streptococcus gordonii Biofilm Detachment Using a Novel Rotating-Disc Rheometry Method&lt;/title&gt;&lt;secondary-title&gt;Frontiers in Cellular and Infection Microbiology&lt;/secondary-title&gt;&lt;short-title&gt;Arginine increases biofilm detachment by shear forces&lt;/short-title&gt;&lt;/titles&gt;&lt;periodical&gt;&lt;full-title&gt;Front Cell Infect Microbiol&lt;/full-title&gt;&lt;abbr-1&gt;Frontiers in cellular and infection microbiology&lt;/abbr-1&gt;&lt;/periodical&gt;&lt;volume&gt;11&lt;/volume&gt;&lt;number&gt;1107&lt;/number&gt;&lt;keywords&gt;&lt;keyword&gt;viscoelasticity,biophysical,mechanics,Streptococcus gordonii,Arginine,dental plaque 2&lt;/keyword&gt;&lt;/keywords&gt;&lt;dates&gt;&lt;year&gt;2021&lt;/year&gt;&lt;pub-dates&gt;&lt;date&gt;2021-November-05&lt;/date&gt;&lt;/pub-dates&gt;&lt;/dates&gt;&lt;isbn&gt;2235-2988&lt;/isbn&gt;&lt;work-type&gt;Original Research&lt;/work-type&gt;&lt;urls&gt;&lt;related-urls&gt;&lt;url&gt;https://www.frontiersin.org/article/10.3389/fcimb.2021.784388&lt;/url&gt;&lt;/related-urls&gt;&lt;/urls&gt;&lt;electronic-resource-num&gt;10.3389/fcimb.2021.784388&lt;/electronic-resource-num&gt;&lt;language&gt;English&lt;/language&gt;&lt;/record&gt;&lt;/Cite&gt;&lt;/EndNote&gt;</w:instrText>
      </w:r>
      <w:r w:rsidR="00893D5F">
        <w:rPr>
          <w:rFonts w:cs="Times New Roman"/>
        </w:rPr>
        <w:fldChar w:fldCharType="separate"/>
      </w:r>
      <w:r w:rsidR="00D501C2">
        <w:rPr>
          <w:rFonts w:cs="Times New Roman"/>
          <w:noProof/>
        </w:rPr>
        <w:t>(17)</w:t>
      </w:r>
      <w:r w:rsidR="00893D5F">
        <w:rPr>
          <w:rFonts w:cs="Times New Roman"/>
        </w:rPr>
        <w:fldChar w:fldCharType="end"/>
      </w:r>
      <w:r w:rsidR="00893D5F">
        <w:rPr>
          <w:rFonts w:cs="Times New Roman"/>
        </w:rPr>
        <w:t>.</w:t>
      </w:r>
      <w:r w:rsidR="007843C5">
        <w:rPr>
          <w:rFonts w:cs="Times New Roman"/>
        </w:rPr>
        <w:t xml:space="preserve"> </w:t>
      </w:r>
      <w:r w:rsidR="007843C5">
        <w:rPr>
          <w:rFonts w:cs="Times New Roman"/>
          <w:i/>
          <w:iCs/>
        </w:rPr>
        <w:t>S. gordonii</w:t>
      </w:r>
      <w:r w:rsidR="007843C5">
        <w:rPr>
          <w:rFonts w:cs="Times New Roman"/>
        </w:rPr>
        <w:t xml:space="preserve"> is a natural commensal of saliva-plaque biofilms, and is supportive of early colonizers of dental plaque </w:t>
      </w:r>
      <w:r w:rsidR="007843C5" w:rsidRPr="00DB3075">
        <w:fldChar w:fldCharType="begin">
          <w:fldData xml:space="preserve">PEVuZE5vdGU+PENpdGU+PEF1dGhvcj5KYWt1Ym92aWNzPC9BdXRob3I+PFllYXI+MjAxNTwvWWVh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==
</w:fldData>
        </w:fldChar>
      </w:r>
      <w:r w:rsidR="007843C5">
        <w:instrText xml:space="preserve"> ADDIN EN.CITE </w:instrText>
      </w:r>
      <w:r w:rsidR="007843C5">
        <w:fldChar w:fldCharType="begin">
          <w:fldData xml:space="preserve">PEVuZE5vdGU+PENpdGU+PEF1dGhvcj5KYWt1Ym92aWNzPC9BdXRob3I+PFllYXI+MjAxNTwvWWVh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==
</w:fldData>
        </w:fldChar>
      </w:r>
      <w:r w:rsidR="007843C5">
        <w:instrText xml:space="preserve"> ADDIN EN.CITE.DATA </w:instrText>
      </w:r>
      <w:r w:rsidR="007843C5">
        <w:fldChar w:fldCharType="end"/>
      </w:r>
      <w:r w:rsidR="007843C5" w:rsidRPr="00DB3075">
        <w:fldChar w:fldCharType="separate"/>
      </w:r>
      <w:r w:rsidR="007843C5">
        <w:rPr>
          <w:noProof/>
        </w:rPr>
        <w:t>(6, 33-35)</w:t>
      </w:r>
      <w:r w:rsidR="007843C5" w:rsidRPr="00DB3075">
        <w:fldChar w:fldCharType="end"/>
      </w:r>
      <w:r w:rsidR="007843C5">
        <w:t xml:space="preserve">. </w:t>
      </w:r>
      <w:r w:rsidR="00893D5F">
        <w:rPr>
          <w:rFonts w:cs="Times New Roman"/>
        </w:rPr>
        <w:t xml:space="preserve">We therefore used this assay to determine how treatment with </w:t>
      </w:r>
      <w:r w:rsidR="007843C5">
        <w:rPr>
          <w:rFonts w:cs="Times New Roman"/>
        </w:rPr>
        <w:t>DZA</w:t>
      </w:r>
      <w:r w:rsidR="00893D5F">
        <w:rPr>
          <w:rFonts w:cs="Times New Roman"/>
        </w:rPr>
        <w:t xml:space="preserve"> impacted </w:t>
      </w:r>
      <w:r w:rsidR="000A3959">
        <w:rPr>
          <w:rFonts w:cs="Times New Roman"/>
          <w:i/>
          <w:iCs/>
        </w:rPr>
        <w:t xml:space="preserve">S. gordonii </w:t>
      </w:r>
      <w:r w:rsidR="00893D5F">
        <w:rPr>
          <w:rFonts w:cs="Times New Roman"/>
        </w:rPr>
        <w:t xml:space="preserve">biofilm </w:t>
      </w:r>
      <w:r w:rsidR="000A3959">
        <w:rPr>
          <w:rFonts w:cs="Times New Roman"/>
        </w:rPr>
        <w:t xml:space="preserve">mechanics and </w:t>
      </w:r>
      <w:r w:rsidR="00893D5F">
        <w:rPr>
          <w:rFonts w:cs="Times New Roman"/>
        </w:rPr>
        <w:t>removal when exposed to shear stress.</w:t>
      </w:r>
      <w:r w:rsidR="00E06EE8">
        <w:rPr>
          <w:rFonts w:cs="Times New Roman"/>
        </w:rPr>
        <w:t xml:space="preserve"> </w:t>
      </w:r>
    </w:p>
    <w:p w14:paraId="471CD4A5" w14:textId="77777777" w:rsidR="007843C5" w:rsidRDefault="007843C5" w:rsidP="00893D5F"/>
    <w:p w14:paraId="0E70F812" w14:textId="0B6771FE" w:rsidR="00893D5F" w:rsidRDefault="00893D5F" w:rsidP="00893D5F">
      <w:r>
        <w:rPr>
          <w:i/>
          <w:iCs/>
        </w:rPr>
        <w:t>S. gordonii</w:t>
      </w:r>
      <w:r>
        <w:t xml:space="preserve"> biofilms were grown on coupons for 5 days, after which they were treated with either PBS (untreated control),</w:t>
      </w:r>
      <w:r w:rsidR="00715615" w:rsidRPr="00715615">
        <w:t xml:space="preserve"> </w:t>
      </w:r>
      <w:r w:rsidR="00715615">
        <w:t xml:space="preserve">Dual Zinc (0.96% zinc ions; zinc oxide and zinc </w:t>
      </w:r>
      <w:r w:rsidR="00715615">
        <w:lastRenderedPageBreak/>
        <w:t>citrate), or DZA (0.96% zinc ions and 1.5% L-arginine)</w:t>
      </w:r>
      <w:r w:rsidR="005404EF">
        <w:t>, for 2min</w:t>
      </w:r>
      <w:r>
        <w:t>. Biofilm-coated coupons were then attached to the rheometer and spun at increasing velocities from 0.1 – 300 rad</w:t>
      </w:r>
      <w:r>
        <w:rPr>
          <w:rFonts w:cs="Arial"/>
        </w:rPr>
        <w:t>·</w:t>
      </w:r>
      <w:r>
        <w:t>s</w:t>
      </w:r>
      <w:r>
        <w:rPr>
          <w:vertAlign w:val="superscript"/>
        </w:rPr>
        <w:t>-1</w:t>
      </w:r>
      <w:r>
        <w:t xml:space="preserve"> over 360 s, immersed in water. The resulting torque, a measurement of resistance to rotation of the coupon, was measured across the velocity range. This analysis revealed </w:t>
      </w:r>
      <w:r w:rsidRPr="00DF25FC">
        <w:t>that</w:t>
      </w:r>
      <w:r>
        <w:t xml:space="preserve"> treated </w:t>
      </w:r>
      <w:r>
        <w:rPr>
          <w:i/>
          <w:iCs/>
        </w:rPr>
        <w:t xml:space="preserve">S. gordonii </w:t>
      </w:r>
      <w:r>
        <w:t xml:space="preserve">biofilms displayed a reduced torque compared to untreated biofilms (Fig </w:t>
      </w:r>
      <w:r w:rsidR="00E7211D">
        <w:t>1</w:t>
      </w:r>
      <w:r w:rsidR="009A1AA4">
        <w:t>A-C</w:t>
      </w:r>
      <w:r>
        <w:t xml:space="preserve">). This indicates that coupons coated with treated </w:t>
      </w:r>
      <w:r>
        <w:rPr>
          <w:i/>
          <w:iCs/>
        </w:rPr>
        <w:t>S. gordonii</w:t>
      </w:r>
      <w:r>
        <w:t xml:space="preserve"> biofilms had less resistance to rotation compared to untreated biofilms. Furthermore, depicting these data as the mean of individual replicates revealed that across the assayed velocity range, the torque of </w:t>
      </w:r>
      <w:r>
        <w:rPr>
          <w:i/>
          <w:iCs/>
        </w:rPr>
        <w:t>S. gordonii</w:t>
      </w:r>
      <w:r>
        <w:t xml:space="preserve"> biofilms treated with </w:t>
      </w:r>
      <w:r w:rsidR="009A1AA4">
        <w:t>DZA</w:t>
      </w:r>
      <w:r>
        <w:t xml:space="preserve"> was </w:t>
      </w:r>
      <w:r w:rsidR="00C23E3E">
        <w:t>l</w:t>
      </w:r>
      <w:r>
        <w:t xml:space="preserve">ower, compared to both untreated and zinc treated biofilms (Fig </w:t>
      </w:r>
      <w:r w:rsidR="00E7211D">
        <w:t>1</w:t>
      </w:r>
      <w:r>
        <w:t xml:space="preserve">D). </w:t>
      </w:r>
    </w:p>
    <w:p w14:paraId="1EE99000" w14:textId="77777777" w:rsidR="00893D5F" w:rsidRDefault="00893D5F" w:rsidP="00893D5F"/>
    <w:p w14:paraId="01461217" w14:textId="1DAEAC96" w:rsidR="00893D5F" w:rsidRDefault="00893D5F" w:rsidP="00893D5F">
      <w:r>
        <w:t xml:space="preserve">We previously observed that reductions in torque during the test correlated to detachment of biofilm-aggregates from the coupon surface </w:t>
      </w:r>
      <w:r>
        <w:fldChar w:fldCharType="begin"/>
      </w:r>
      <w:r w:rsidR="00D501C2">
        <w:instrText xml:space="preserve"> ADDIN EN.CITE &lt;EndNote&gt;&lt;Cite&gt;&lt;Author&gt;Gloag&lt;/Author&gt;&lt;Year&gt;2021&lt;/Year&gt;&lt;RecNum&gt;2124&lt;/RecNum&gt;&lt;DisplayText&gt;(17)&lt;/DisplayText&gt;&lt;record&gt;&lt;rec-number&gt;2124&lt;/rec-number&gt;&lt;foreign-keys&gt;&lt;key app="EN" db-id="xp9s5rfstexpwceaa9gxaf9ow0tr2v22eded" timestamp="1636301024"&gt;2124&lt;/key&gt;&lt;/foreign-keys&gt;&lt;ref-type name="Journal Article"&gt;17&lt;/ref-type&gt;&lt;contributors&gt;&lt;authors&gt;&lt;author&gt;Gloag,Erin S.&lt;/author&gt;&lt;author&gt;Wozniak,Daniel J.&lt;/author&gt;&lt;author&gt;Wolf,Kevin L.&lt;/author&gt;&lt;author&gt;Masters,James G.&lt;/author&gt;&lt;author&gt;Daep,Carlo Amorin&lt;/author&gt;&lt;author&gt;Stoodley,Paul&lt;/author&gt;&lt;/authors&gt;&lt;/contributors&gt;&lt;auth-address&gt;Erin S. Gloag,Department of Microbial Infection and Immunity, The Ohio State University,United States,Erin.Gloag@osumc.edu&lt;/auth-address&gt;&lt;titles&gt;&lt;title&gt;Arginine Induced Streptococcus gordonii Biofilm Detachment Using a Novel Rotating-Disc Rheometry Method&lt;/title&gt;&lt;secondary-title&gt;Frontiers in Cellular and Infection Microbiology&lt;/secondary-title&gt;&lt;short-title&gt;Arginine increases biofilm detachment by shear forces&lt;/short-title&gt;&lt;/titles&gt;&lt;periodical&gt;&lt;full-title&gt;Front Cell Infect Microbiol&lt;/full-title&gt;&lt;abbr-1&gt;Frontiers in cellular and infection microbiology&lt;/abbr-1&gt;&lt;/periodical&gt;&lt;volume&gt;11&lt;/volume&gt;&lt;number&gt;1107&lt;/number&gt;&lt;keywords&gt;&lt;keyword&gt;viscoelasticity,biophysical,mechanics,Streptococcus gordonii,Arginine,dental plaque 2&lt;/keyword&gt;&lt;/keywords&gt;&lt;dates&gt;&lt;year&gt;2021&lt;/year&gt;&lt;pub-dates&gt;&lt;date&gt;2021-November-05&lt;/date&gt;&lt;/pub-dates&gt;&lt;/dates&gt;&lt;isbn&gt;2235-2988&lt;/isbn&gt;&lt;work-type&gt;Original Research&lt;/work-type&gt;&lt;urls&gt;&lt;related-urls&gt;&lt;url&gt;https://www.frontiersin.org/article/10.3389/fcimb.2021.784388&lt;/url&gt;&lt;/related-urls&gt;&lt;/urls&gt;&lt;electronic-resource-num&gt;10.3389/fcimb.2021.784388&lt;/electronic-resource-num&gt;&lt;language&gt;English&lt;/language&gt;&lt;/record&gt;&lt;/Cite&gt;&lt;/EndNote&gt;</w:instrText>
      </w:r>
      <w:r>
        <w:fldChar w:fldCharType="separate"/>
      </w:r>
      <w:r w:rsidR="00D501C2">
        <w:rPr>
          <w:noProof/>
        </w:rPr>
        <w:t>(17)</w:t>
      </w:r>
      <w:r>
        <w:fldChar w:fldCharType="end"/>
      </w:r>
      <w:r>
        <w:t xml:space="preserve">. These biofilm detachment events were similarly observed here (Fig </w:t>
      </w:r>
      <w:r w:rsidR="00E7211D">
        <w:t>1</w:t>
      </w:r>
      <w:r>
        <w:t xml:space="preserve">). To more clearly depict these events, a baseline correction was performed by which the data were linearly transformed and presented as the change in slope between measurements (i.e., an approximation of the first derivative), which enhanced the changes in torque, observed as negative slope values (Fig </w:t>
      </w:r>
      <w:r w:rsidR="00E7211D">
        <w:t>2</w:t>
      </w:r>
      <w:r>
        <w:t xml:space="preserve">). This revealed that treatment of </w:t>
      </w:r>
      <w:r>
        <w:rPr>
          <w:i/>
          <w:iCs/>
        </w:rPr>
        <w:t>S. gordonii</w:t>
      </w:r>
      <w:r>
        <w:t xml:space="preserve"> biofilms led to reductions in torque at lower velocity ranges compared to untreated biofilms (Fig </w:t>
      </w:r>
      <w:r w:rsidR="00E7211D">
        <w:t>2</w:t>
      </w:r>
      <w:r>
        <w:t xml:space="preserve">). Moreover, changes in torque at lower velocities were observed for biofilms treated with </w:t>
      </w:r>
      <w:r w:rsidR="009A1AA4">
        <w:t>DZA</w:t>
      </w:r>
      <w:r>
        <w:t xml:space="preserve">, compared to untreated and zinc treated biofilms (Fig </w:t>
      </w:r>
      <w:r w:rsidR="00E7211D">
        <w:t>2</w:t>
      </w:r>
      <w:r>
        <w:t xml:space="preserve">; green bracket). </w:t>
      </w:r>
    </w:p>
    <w:p w14:paraId="7830B7C5" w14:textId="77777777" w:rsidR="00893D5F" w:rsidRDefault="00893D5F" w:rsidP="00893D5F"/>
    <w:p w14:paraId="00070259" w14:textId="3DF90793" w:rsidR="00893D5F" w:rsidRDefault="00893D5F" w:rsidP="00893D5F">
      <w:r>
        <w:t xml:space="preserve">To quantify these differences the biofilm momentum coefficient was determined, which is an indication of the biofilm induced drag on rotation </w:t>
      </w:r>
      <w:r>
        <w:fldChar w:fldCharType="begin">
          <w:fldData xml:space="preserve">PEVuZE5vdGU+PENpdGU+PEF1dGhvcj5EZW5uaW5ndG9uPC9BdXRob3I+PFllYXI+MjAxNTwvWWVh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==
</w:fldData>
        </w:fldChar>
      </w:r>
      <w:r w:rsidR="00C02D92">
        <w:instrText xml:space="preserve"> ADDIN EN.CITE </w:instrText>
      </w:r>
      <w:r w:rsidR="00C02D92">
        <w:fldChar w:fldCharType="begin">
          <w:fldData xml:space="preserve">PEVuZE5vdGU+PENpdGU+PEF1dGhvcj5EZW5uaW5ndG9uPC9BdXRob3I+PFllYXI+MjAxNTwvWWVh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==
</w:fldData>
        </w:fldChar>
      </w:r>
      <w:r w:rsidR="00C02D92">
        <w:instrText xml:space="preserve"> ADDIN EN.CITE.DATA </w:instrText>
      </w:r>
      <w:r w:rsidR="00C02D92">
        <w:fldChar w:fldCharType="end"/>
      </w:r>
      <w:r>
        <w:fldChar w:fldCharType="separate"/>
      </w:r>
      <w:r w:rsidR="007843C5">
        <w:rPr>
          <w:noProof/>
        </w:rPr>
        <w:t>(17, 36, 37)</w:t>
      </w:r>
      <w:r>
        <w:fldChar w:fldCharType="end"/>
      </w:r>
      <w:r>
        <w:t xml:space="preserve">. Although there were no statistical differences between the biofilm momentum coefficient between treated and untreated biofilms, there was a general trend that both zinc, and </w:t>
      </w:r>
      <w:r w:rsidR="009A1AA4">
        <w:t>DZA</w:t>
      </w:r>
      <w:r w:rsidR="005D6D8D">
        <w:t>-</w:t>
      </w:r>
      <w:r>
        <w:t xml:space="preserve">treated </w:t>
      </w:r>
      <w:r>
        <w:rPr>
          <w:i/>
          <w:iCs/>
        </w:rPr>
        <w:t>S. gordonii</w:t>
      </w:r>
      <w:r>
        <w:t xml:space="preserve"> biofilms had a reduced coefficient compared to untreated biofilms</w:t>
      </w:r>
      <w:r w:rsidR="009A1AA4">
        <w:t>,</w:t>
      </w:r>
      <w:r>
        <w:t xml:space="preserve"> more so </w:t>
      </w:r>
      <w:r>
        <w:lastRenderedPageBreak/>
        <w:t xml:space="preserve">for </w:t>
      </w:r>
      <w:r w:rsidR="009A1AA4">
        <w:t>DZA</w:t>
      </w:r>
      <w:r w:rsidR="005D6D8D">
        <w:t>-</w:t>
      </w:r>
      <w:r>
        <w:t xml:space="preserve">treated biofilms (Fig </w:t>
      </w:r>
      <w:r w:rsidR="00E7211D">
        <w:t>3</w:t>
      </w:r>
      <w:r>
        <w:t xml:space="preserve">A; biofilm momentum coefficient </w:t>
      </w:r>
      <w:proofErr w:type="gramStart"/>
      <w:r>
        <w:t>mean</w:t>
      </w:r>
      <w:proofErr w:type="gramEnd"/>
      <w:r>
        <w:t xml:space="preserve"> </w:t>
      </w:r>
      <w:r>
        <w:rPr>
          <w:rFonts w:cs="Arial"/>
        </w:rPr>
        <w:t>± SD</w:t>
      </w:r>
      <w:r>
        <w:t xml:space="preserve">: untreated 0.063 </w:t>
      </w:r>
      <w:r>
        <w:rPr>
          <w:rFonts w:cs="Arial"/>
        </w:rPr>
        <w:t xml:space="preserve">± 0.021; </w:t>
      </w:r>
      <w:r w:rsidR="009A1AA4">
        <w:rPr>
          <w:rFonts w:cs="Arial"/>
        </w:rPr>
        <w:t>Zn</w:t>
      </w:r>
      <w:r>
        <w:rPr>
          <w:rFonts w:cs="Arial"/>
        </w:rPr>
        <w:t xml:space="preserve"> 0.053 ± 0.023; </w:t>
      </w:r>
      <w:r w:rsidR="009A1AA4">
        <w:rPr>
          <w:rFonts w:cs="Arial"/>
        </w:rPr>
        <w:t xml:space="preserve">DZA </w:t>
      </w:r>
      <w:r>
        <w:rPr>
          <w:rFonts w:cs="Arial"/>
        </w:rPr>
        <w:t>0.037 ± 0.023</w:t>
      </w:r>
      <w:r>
        <w:t xml:space="preserve">). This suggests that less drag was experienced by coupons coated with </w:t>
      </w:r>
      <w:r w:rsidR="009A1AA4">
        <w:t>DZA</w:t>
      </w:r>
      <w:r w:rsidR="005D6D8D">
        <w:t>-</w:t>
      </w:r>
      <w:r>
        <w:t xml:space="preserve">treated biofilms, which is associated with a less adhered biofilm </w:t>
      </w:r>
      <w:r>
        <w:fldChar w:fldCharType="begin">
          <w:fldData xml:space="preserve">PEVuZE5vdGU+PENpdGU+PEF1dGhvcj5EZW5uaW5ndG9uPC9BdXRob3I+PFllYXI+MjAxNTwvWWVh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==
</w:fldData>
        </w:fldChar>
      </w:r>
      <w:r w:rsidR="00C02D92">
        <w:instrText xml:space="preserve"> ADDIN EN.CITE </w:instrText>
      </w:r>
      <w:r w:rsidR="00C02D92">
        <w:fldChar w:fldCharType="begin">
          <w:fldData xml:space="preserve">PEVuZE5vdGU+PENpdGU+PEF1dGhvcj5EZW5uaW5ndG9uPC9BdXRob3I+PFllYXI+MjAxNTwvWWVh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==
</w:fldData>
        </w:fldChar>
      </w:r>
      <w:r w:rsidR="00C02D92">
        <w:instrText xml:space="preserve"> ADDIN EN.CITE.DATA </w:instrText>
      </w:r>
      <w:r w:rsidR="00C02D92">
        <w:fldChar w:fldCharType="end"/>
      </w:r>
      <w:r>
        <w:fldChar w:fldCharType="separate"/>
      </w:r>
      <w:r w:rsidR="007843C5">
        <w:rPr>
          <w:noProof/>
        </w:rPr>
        <w:t>(17, 36, 37)</w:t>
      </w:r>
      <w:r>
        <w:fldChar w:fldCharType="end"/>
      </w:r>
      <w:r>
        <w:t xml:space="preserve">. To look into this further, the area under the curve (AUC) of the torque – angular velocity curves were measured, which is an indication of the amount of energy required for the coupon to rotate. This analysis revealed that only </w:t>
      </w:r>
      <w:r w:rsidR="009A1AA4">
        <w:t>DZA</w:t>
      </w:r>
      <w:r w:rsidR="005D6D8D">
        <w:t>-</w:t>
      </w:r>
      <w:r>
        <w:t xml:space="preserve">treated biofilms had a significantly reduced AUC, compared to untreated biofilms (Fig </w:t>
      </w:r>
      <w:r w:rsidR="00E7211D">
        <w:t>3</w:t>
      </w:r>
      <w:r>
        <w:t xml:space="preserve">B), corroborating the trends observed from the biofilm momentum coefficient analysis (Fig </w:t>
      </w:r>
      <w:r w:rsidR="00E7211D">
        <w:t>3</w:t>
      </w:r>
      <w:r>
        <w:t xml:space="preserve">A). Together these data indicate that coupons coated with </w:t>
      </w:r>
      <w:r w:rsidR="005404EF">
        <w:t>DZA</w:t>
      </w:r>
      <w:r w:rsidR="005D6D8D">
        <w:t>-</w:t>
      </w:r>
      <w:r>
        <w:t xml:space="preserve">treated biofilms experienced less drag compared to untreated and zinc treated biofilms, suggestive of a less adherent and mechanically weaker biofilm. </w:t>
      </w:r>
    </w:p>
    <w:p w14:paraId="27F1C010" w14:textId="77777777" w:rsidR="00893D5F" w:rsidRDefault="00893D5F" w:rsidP="00893D5F"/>
    <w:p w14:paraId="0061F458" w14:textId="7432AB0E" w:rsidR="00893D5F" w:rsidRDefault="00893D5F" w:rsidP="00893D5F">
      <w:r>
        <w:t xml:space="preserve">To determine if these observations correlated to differences in biofilm-aggregate detachment, the angular velocity where the first reduction in torque occurred was converted to a shear stress, indicative of the initiation or critical biofilm detachment shear stress (Fig </w:t>
      </w:r>
      <w:r w:rsidR="00E7211D">
        <w:t>3</w:t>
      </w:r>
      <w:r>
        <w:t xml:space="preserve">C). This revealed that reductions in torque, which correlate to biofilm-aggregate detachment, occurred at significantly lower shear stresses for both treated </w:t>
      </w:r>
      <w:r>
        <w:rPr>
          <w:i/>
          <w:iCs/>
        </w:rPr>
        <w:t xml:space="preserve">S. gordonii </w:t>
      </w:r>
      <w:r>
        <w:t xml:space="preserve">biofilms, compared to untreated biofilms (Fig </w:t>
      </w:r>
      <w:r w:rsidR="00E7211D">
        <w:t>3</w:t>
      </w:r>
      <w:r>
        <w:t xml:space="preserve">C). Furthermore, </w:t>
      </w:r>
      <w:r w:rsidR="005404EF">
        <w:t>DZA</w:t>
      </w:r>
      <w:r>
        <w:t xml:space="preserve"> treated biofilms had significantly lower critical biofilm detachment shear stresses, compared to zinc treated biofilms (Fig </w:t>
      </w:r>
      <w:r w:rsidR="00E7211D">
        <w:t>3</w:t>
      </w:r>
      <w:r>
        <w:t xml:space="preserve">C). This indicates that </w:t>
      </w:r>
      <w:r w:rsidR="005404EF">
        <w:t>DZA</w:t>
      </w:r>
      <w:r w:rsidR="005D6D8D">
        <w:t>-</w:t>
      </w:r>
      <w:r>
        <w:t xml:space="preserve">treated biofilms detached from the coupon surfaces at lower shear stresses, compared to untreated and zinc treated biofilms, suggesting greater susceptibility to removal by external shear forces.    </w:t>
      </w:r>
    </w:p>
    <w:p w14:paraId="22D873CB" w14:textId="77777777" w:rsidR="00893D5F" w:rsidRPr="00893D5F" w:rsidRDefault="00893D5F" w:rsidP="00893D5F"/>
    <w:p w14:paraId="32560F4D" w14:textId="23292058" w:rsidR="0052766E" w:rsidRDefault="00091C61" w:rsidP="00091C61">
      <w:pPr>
        <w:pStyle w:val="Heading2"/>
      </w:pPr>
      <w:r>
        <w:lastRenderedPageBreak/>
        <w:t xml:space="preserve">Combined treatment with </w:t>
      </w:r>
      <w:r w:rsidR="00153D07">
        <w:t>Dual Zinc plus A</w:t>
      </w:r>
      <w:r>
        <w:t>rginine destabilizes the mechanical integrity of saliva-plaque biofilms</w:t>
      </w:r>
      <w:r w:rsidR="003B31BC">
        <w:t>.</w:t>
      </w:r>
    </w:p>
    <w:p w14:paraId="4B6E695D" w14:textId="097BE4FA" w:rsidR="00AF3341" w:rsidRDefault="000A3959" w:rsidP="00B14752">
      <w:r>
        <w:t xml:space="preserve">Having demonstrated that treatment with </w:t>
      </w:r>
      <w:r w:rsidR="005404EF">
        <w:rPr>
          <w:rFonts w:cs="Times New Roman"/>
        </w:rPr>
        <w:t>DZA</w:t>
      </w:r>
      <w:r>
        <w:rPr>
          <w:rFonts w:cs="Times New Roman"/>
        </w:rPr>
        <w:t xml:space="preserve"> led to the mechanical destabilization of </w:t>
      </w:r>
      <w:r w:rsidR="00050BB3">
        <w:rPr>
          <w:rFonts w:cs="Times New Roman"/>
          <w:i/>
          <w:iCs/>
        </w:rPr>
        <w:t xml:space="preserve">S. gordonii </w:t>
      </w:r>
      <w:r w:rsidR="00050BB3">
        <w:rPr>
          <w:rFonts w:cs="Times New Roman"/>
        </w:rPr>
        <w:t xml:space="preserve">mono-species biofilms </w:t>
      </w:r>
      <w:r>
        <w:rPr>
          <w:rFonts w:cs="Times New Roman"/>
        </w:rPr>
        <w:t xml:space="preserve">(Fig </w:t>
      </w:r>
      <w:r w:rsidR="00050BB3">
        <w:rPr>
          <w:rFonts w:cs="Times New Roman"/>
        </w:rPr>
        <w:t xml:space="preserve">1 </w:t>
      </w:r>
      <w:r w:rsidR="004E4F41">
        <w:t>–</w:t>
      </w:r>
      <w:r w:rsidR="00050BB3">
        <w:rPr>
          <w:rFonts w:cs="Times New Roman"/>
        </w:rPr>
        <w:t xml:space="preserve"> 3</w:t>
      </w:r>
      <w:r>
        <w:rPr>
          <w:rFonts w:cs="Times New Roman"/>
        </w:rPr>
        <w:t xml:space="preserve">), we wanted to determine </w:t>
      </w:r>
      <w:r w:rsidR="00062E53">
        <w:rPr>
          <w:rFonts w:cs="Times New Roman"/>
        </w:rPr>
        <w:t xml:space="preserve">the effects of </w:t>
      </w:r>
      <w:r w:rsidR="005404EF">
        <w:rPr>
          <w:rFonts w:cs="Times New Roman"/>
        </w:rPr>
        <w:t>DZA</w:t>
      </w:r>
      <w:r w:rsidR="00062E53">
        <w:rPr>
          <w:rFonts w:cs="Times New Roman"/>
        </w:rPr>
        <w:t xml:space="preserve"> treatment using a biofilm model that more closely mimics </w:t>
      </w:r>
      <w:r w:rsidR="00062E53">
        <w:rPr>
          <w:rFonts w:cs="Times New Roman"/>
          <w:i/>
          <w:iCs/>
        </w:rPr>
        <w:t>in vivo</w:t>
      </w:r>
      <w:r w:rsidR="00062E53">
        <w:rPr>
          <w:rFonts w:cs="Times New Roman"/>
        </w:rPr>
        <w:t xml:space="preserve"> conditions.  </w:t>
      </w:r>
    </w:p>
    <w:p w14:paraId="786569DB" w14:textId="77777777" w:rsidR="00062E53" w:rsidRDefault="00062E53" w:rsidP="00B14752"/>
    <w:p w14:paraId="3D5D2832" w14:textId="2F66F32E" w:rsidR="000A42F8" w:rsidRDefault="00AF3341" w:rsidP="00B14752">
      <w:r>
        <w:t>To assess this, sal</w:t>
      </w:r>
      <w:r w:rsidR="00261D42">
        <w:t>i</w:t>
      </w:r>
      <w:r>
        <w:t>va-plaque biofilms were grown on hydroxyl-appetite (HA) discs for 5 days</w:t>
      </w:r>
      <w:r w:rsidR="00A52591">
        <w:t xml:space="preserve"> </w:t>
      </w:r>
      <w:r w:rsidR="00A52591">
        <w:fldChar w:fldCharType="begin">
          <w:fldData xml:space="preserve">PEVuZE5vdGU+PENpdGU+PEF1dGhvcj5LaG9zcmF2aTwvQXV0aG9yPjxZZWFyPjIwMjI8L1llYXI+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</w:fldData>
        </w:fldChar>
      </w:r>
      <w:r w:rsidR="00C02D92">
        <w:instrText xml:space="preserve"> ADDIN EN.CITE </w:instrText>
      </w:r>
      <w:r w:rsidR="00C02D92">
        <w:fldChar w:fldCharType="begin">
          <w:fldData xml:space="preserve">PEVuZE5vdGU+PENpdGU+PEF1dGhvcj5LaG9zcmF2aTwvQXV0aG9yPjxZZWFyPjIwMjI8L1llYXI+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</w:fldData>
        </w:fldChar>
      </w:r>
      <w:r w:rsidR="00C02D92">
        <w:instrText xml:space="preserve"> ADDIN EN.CITE.DATA </w:instrText>
      </w:r>
      <w:r w:rsidR="00C02D92">
        <w:fldChar w:fldCharType="end"/>
      </w:r>
      <w:r w:rsidR="00A52591">
        <w:fldChar w:fldCharType="separate"/>
      </w:r>
      <w:r w:rsidR="007843C5">
        <w:rPr>
          <w:noProof/>
        </w:rPr>
        <w:t>(38, 39)</w:t>
      </w:r>
      <w:r w:rsidR="00A52591">
        <w:fldChar w:fldCharType="end"/>
      </w:r>
      <w:r>
        <w:t xml:space="preserve">. Biofilms were then treated with either solutions of PBS (untreated control), 1.5% arginine, </w:t>
      </w:r>
      <w:r w:rsidR="005404EF">
        <w:t xml:space="preserve">Dual Zinc, or DZA </w:t>
      </w:r>
      <w:r>
        <w:t xml:space="preserve">for 2 min. </w:t>
      </w:r>
      <w:r w:rsidR="00CE3100">
        <w:t xml:space="preserve">The biofilm mechanical properties were then assessed using uniaxial mechanical indentation, where biofilms are compressed </w:t>
      </w:r>
      <w:r w:rsidR="00BE7097">
        <w:t>at a defined rate</w:t>
      </w:r>
      <w:r w:rsidR="00B8740F">
        <w:t>,</w:t>
      </w:r>
      <w:r w:rsidR="00BE7097">
        <w:t xml:space="preserve"> </w:t>
      </w:r>
      <w:r w:rsidR="00CE3100">
        <w:t xml:space="preserve">and the </w:t>
      </w:r>
      <w:r w:rsidR="00BE7097">
        <w:t>resistan</w:t>
      </w:r>
      <w:r w:rsidR="00143CAC">
        <w:t>c</w:t>
      </w:r>
      <w:r w:rsidR="00BE7097">
        <w:t xml:space="preserve">e </w:t>
      </w:r>
      <w:r w:rsidR="00CE3100">
        <w:t xml:space="preserve">force is measured. </w:t>
      </w:r>
      <w:r w:rsidR="00114495">
        <w:t>T</w:t>
      </w:r>
      <w:r w:rsidR="00C133CA">
        <w:t>he biofilm thickness was determined</w:t>
      </w:r>
      <w:r w:rsidR="00114495">
        <w:t xml:space="preserve"> by an increase of force in resistance to compression. The</w:t>
      </w:r>
      <w:r w:rsidR="00C133CA">
        <w:t xml:space="preserve"> treatment did not change the biofilm thickness (Fig </w:t>
      </w:r>
      <w:r w:rsidR="00757FE5">
        <w:t>4</w:t>
      </w:r>
      <w:r w:rsidR="00C133CA">
        <w:t xml:space="preserve">A). The differences in the resulting stress-strain profiles </w:t>
      </w:r>
      <w:r w:rsidR="00CE3100">
        <w:t xml:space="preserve">revealed that </w:t>
      </w:r>
      <w:r w:rsidR="00081DEA">
        <w:t>all three</w:t>
      </w:r>
      <w:r w:rsidR="00CE3100">
        <w:t xml:space="preserve"> treat</w:t>
      </w:r>
      <w:r w:rsidR="00081DEA">
        <w:t>ments</w:t>
      </w:r>
      <w:r w:rsidR="00CE3100">
        <w:t xml:space="preserve"> altered the biofilm mechanical properties</w:t>
      </w:r>
      <w:r w:rsidR="00B8740F">
        <w:t>,</w:t>
      </w:r>
      <w:r w:rsidR="00CE3100">
        <w:t xml:space="preserve"> relative to the untreated control </w:t>
      </w:r>
      <w:r w:rsidR="00FF4CB1">
        <w:t xml:space="preserve">(Fig </w:t>
      </w:r>
      <w:r w:rsidR="00757FE5">
        <w:t>4</w:t>
      </w:r>
      <w:r w:rsidR="00C133CA">
        <w:t>B</w:t>
      </w:r>
      <w:r w:rsidR="00FF4CB1">
        <w:t xml:space="preserve">). To therefore quantify the differences in the </w:t>
      </w:r>
      <w:r w:rsidR="00073085">
        <w:t xml:space="preserve">biofilm </w:t>
      </w:r>
      <w:r w:rsidR="00FF4CB1">
        <w:t xml:space="preserve">mechanical properties the Young’s modulus, a measure of the </w:t>
      </w:r>
      <w:r w:rsidR="00081DEA">
        <w:t xml:space="preserve">biofilms </w:t>
      </w:r>
      <w:r w:rsidR="00FF4CB1">
        <w:t xml:space="preserve">ability to resist compression and </w:t>
      </w:r>
      <w:r w:rsidR="00081DEA">
        <w:t>a</w:t>
      </w:r>
      <w:r w:rsidR="004B28C5">
        <w:t xml:space="preserve"> measure</w:t>
      </w:r>
      <w:r w:rsidR="00FF4CB1">
        <w:t xml:space="preserve"> of </w:t>
      </w:r>
      <w:r w:rsidR="00081DEA">
        <w:t xml:space="preserve">biofilm </w:t>
      </w:r>
      <w:r w:rsidR="00FF4CB1">
        <w:t xml:space="preserve">stiffness </w:t>
      </w:r>
      <w:r w:rsidR="00FF4CB1">
        <w:fldChar w:fldCharType="begin"/>
      </w:r>
      <w:r w:rsidR="007843C5">
        <w:instrText xml:space="preserve"> ADDIN EN.CITE &lt;EndNote&gt;&lt;Cite&gt;&lt;Author&gt;Gloag&lt;/Author&gt;&lt;Year&gt;2019&lt;/Year&gt;&lt;RecNum&gt;1791&lt;/RecNum&gt;&lt;DisplayText&gt;(31, 40)&lt;/DisplayText&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Cite&gt;&lt;Author&gt;Timoshenko&lt;/Author&gt;&lt;Year&gt;1970&lt;/Year&gt;&lt;RecNum&gt;394&lt;/RecNum&gt;&lt;record&gt;&lt;rec-number&gt;394&lt;/rec-number&gt;&lt;foreign-keys&gt;&lt;key app="EN" db-id="xp9s5rfstexpwceaa9gxaf9ow0tr2v22eded" timestamp="1572804930"&gt;394&lt;/key&gt;&lt;/foreign-keys&gt;&lt;ref-type name="Book"&gt;6&lt;/ref-type&gt;&lt;contributors&gt;&lt;authors&gt;&lt;author&gt;Timoshenko, S&lt;/author&gt;&lt;author&gt;Goodier, J&lt;/author&gt;&lt;/authors&gt;&lt;/contributors&gt;&lt;titles&gt;&lt;title&gt;Theory of Elasticity&lt;/title&gt;&lt;/titles&gt;&lt;pages&gt;608&lt;/pages&gt;&lt;edition&gt;third&lt;/edition&gt;&lt;dates&gt;&lt;year&gt;1970&lt;/year&gt;&lt;/dates&gt;&lt;publisher&gt;McGraw Hill Higher Education&lt;/publisher&gt;&lt;isbn&gt;9780070858053&lt;/isbn&gt;&lt;urls&gt;&lt;/urls&gt;&lt;research-notes&gt;- Young&amp;apos;s modulus calculation from force-displacement&lt;/research-notes&gt;&lt;/record&gt;&lt;/Cite&gt;&lt;/EndNote&gt;</w:instrText>
      </w:r>
      <w:r w:rsidR="00FF4CB1">
        <w:fldChar w:fldCharType="separate"/>
      </w:r>
      <w:r w:rsidR="007843C5">
        <w:rPr>
          <w:noProof/>
        </w:rPr>
        <w:t>(31, 40)</w:t>
      </w:r>
      <w:r w:rsidR="00FF4CB1">
        <w:fldChar w:fldCharType="end"/>
      </w:r>
      <w:r w:rsidR="00FF4CB1">
        <w:t xml:space="preserve"> was determined. This revealed that biofilms treated with either arginine, zinc or </w:t>
      </w:r>
      <w:r w:rsidR="00E42DB7">
        <w:t>DZA</w:t>
      </w:r>
      <w:r w:rsidR="00FF4CB1">
        <w:t xml:space="preserve"> had a significantly lower Young’s modulus</w:t>
      </w:r>
      <w:r w:rsidR="00A564DC">
        <w:t>,</w:t>
      </w:r>
      <w:r w:rsidR="00FF4CB1">
        <w:t xml:space="preserve"> compared to the untreated </w:t>
      </w:r>
      <w:r w:rsidR="00073085">
        <w:t>control</w:t>
      </w:r>
      <w:r w:rsidR="00FF4CB1">
        <w:t xml:space="preserve"> (Fig</w:t>
      </w:r>
      <w:r w:rsidR="00757FE5">
        <w:t xml:space="preserve"> 4</w:t>
      </w:r>
      <w:r w:rsidR="00FF4CB1">
        <w:t xml:space="preserve">C). This indicates that treatment with either solution destabilized the mechanical </w:t>
      </w:r>
      <w:r w:rsidR="00B17BCA">
        <w:t xml:space="preserve">integrity </w:t>
      </w:r>
      <w:r w:rsidR="00FF4CB1">
        <w:t>of the</w:t>
      </w:r>
      <w:r w:rsidR="00E42DB7">
        <w:t xml:space="preserve"> saliva-plaque</w:t>
      </w:r>
      <w:r w:rsidR="00FF4CB1">
        <w:t xml:space="preserve"> biofilm</w:t>
      </w:r>
      <w:r w:rsidR="00A564DC">
        <w:t xml:space="preserve">. </w:t>
      </w:r>
      <w:r w:rsidR="00FF4CB1">
        <w:t xml:space="preserve">While there was no </w:t>
      </w:r>
      <w:r w:rsidR="00B17BCA">
        <w:t xml:space="preserve">statistically </w:t>
      </w:r>
      <w:r w:rsidR="00FF4CB1">
        <w:t xml:space="preserve">significant difference </w:t>
      </w:r>
      <w:r w:rsidR="00B17BCA">
        <w:t xml:space="preserve">(P&gt;0.05) </w:t>
      </w:r>
      <w:r w:rsidR="00FF4CB1">
        <w:t xml:space="preserve">between either </w:t>
      </w:r>
      <w:r w:rsidR="00081DEA">
        <w:t>treatment</w:t>
      </w:r>
      <w:r w:rsidR="008E4E02">
        <w:t>s</w:t>
      </w:r>
      <w:r w:rsidR="00FF4CB1">
        <w:t xml:space="preserve">, there </w:t>
      </w:r>
      <w:r w:rsidR="00B17BCA">
        <w:t>was</w:t>
      </w:r>
      <w:r w:rsidR="00FF4CB1">
        <w:t xml:space="preserve"> a trend</w:t>
      </w:r>
      <w:r w:rsidR="00B17BCA">
        <w:t>,</w:t>
      </w:r>
      <w:r w:rsidR="00FF4CB1">
        <w:t xml:space="preserve"> w</w:t>
      </w:r>
      <w:r w:rsidR="00B17BCA">
        <w:t>h</w:t>
      </w:r>
      <w:r w:rsidR="00FF4CB1">
        <w:t xml:space="preserve">ere </w:t>
      </w:r>
      <w:r w:rsidR="00823D0A">
        <w:t>biofilms treated with arginine</w:t>
      </w:r>
      <w:r w:rsidR="00B17BCA">
        <w:t xml:space="preserve"> or</w:t>
      </w:r>
      <w:r w:rsidR="00143CAC">
        <w:t xml:space="preserve"> </w:t>
      </w:r>
      <w:r w:rsidR="00823D0A">
        <w:t xml:space="preserve">zinc </w:t>
      </w:r>
      <w:r w:rsidR="00B17BCA">
        <w:t xml:space="preserve">alone </w:t>
      </w:r>
      <w:r w:rsidR="00823D0A">
        <w:t xml:space="preserve">or </w:t>
      </w:r>
      <w:r w:rsidR="00E42DB7">
        <w:t>DZA</w:t>
      </w:r>
      <w:r w:rsidR="00823D0A">
        <w:t xml:space="preserve"> showed incremental decreases in the Young’s modulus</w:t>
      </w:r>
      <w:r w:rsidR="00437F7F">
        <w:t>,</w:t>
      </w:r>
      <w:r w:rsidR="00823D0A">
        <w:t xml:space="preserve"> with biofilms</w:t>
      </w:r>
      <w:r w:rsidR="00A564DC">
        <w:t xml:space="preserve"> treated with </w:t>
      </w:r>
      <w:r w:rsidR="00E42DB7">
        <w:t>DZA</w:t>
      </w:r>
      <w:r w:rsidR="00A564DC">
        <w:t xml:space="preserve"> </w:t>
      </w:r>
      <w:r w:rsidR="00823D0A">
        <w:t>displaying the lowest Young’s modulus</w:t>
      </w:r>
      <w:r w:rsidR="00CB62F3">
        <w:t xml:space="preserve"> (Young’s modulus mean </w:t>
      </w:r>
      <w:r w:rsidR="00CB62F3">
        <w:rPr>
          <w:rFonts w:cs="Arial"/>
        </w:rPr>
        <w:t>± SD</w:t>
      </w:r>
      <w:r w:rsidR="00CB62F3">
        <w:t xml:space="preserve">: untreated 27.28 </w:t>
      </w:r>
      <w:r w:rsidR="00CB62F3">
        <w:rPr>
          <w:rFonts w:cs="Arial"/>
        </w:rPr>
        <w:t xml:space="preserve">± 8.68; arginine 15.38 ± 7.97; zinc 11.14 ± 5.02; </w:t>
      </w:r>
      <w:r w:rsidR="00E42DB7">
        <w:rPr>
          <w:rFonts w:cs="Arial"/>
        </w:rPr>
        <w:t>DZA</w:t>
      </w:r>
      <w:r w:rsidR="00CB62F3">
        <w:rPr>
          <w:rFonts w:cs="Arial"/>
        </w:rPr>
        <w:t xml:space="preserve"> 9.29 ± 2.87)</w:t>
      </w:r>
      <w:r w:rsidR="00823D0A">
        <w:t>.</w:t>
      </w:r>
      <w:r w:rsidR="00437F7F">
        <w:t xml:space="preserve"> This suggests that treatment with </w:t>
      </w:r>
      <w:r w:rsidR="00E42DB7">
        <w:t>DZA</w:t>
      </w:r>
      <w:r w:rsidR="00437F7F">
        <w:t xml:space="preserve"> had the most impact on destabilizing the mechanical properties of saliva-plaque biofilms.</w:t>
      </w:r>
    </w:p>
    <w:p w14:paraId="387DFC39" w14:textId="77777777" w:rsidR="000A42F8" w:rsidRDefault="000A42F8" w:rsidP="00B14752"/>
    <w:p w14:paraId="4C44AB5F" w14:textId="34A08C50" w:rsidR="00ED3A44" w:rsidRPr="00A34B93" w:rsidRDefault="000A42F8" w:rsidP="00B14752">
      <w:pPr>
        <w:rPr>
          <w:rFonts w:cs="Arial"/>
          <w:szCs w:val="22"/>
        </w:rPr>
      </w:pPr>
      <w:r>
        <w:lastRenderedPageBreak/>
        <w:t xml:space="preserve">We were also interested in determining if the ability of </w:t>
      </w:r>
      <w:r w:rsidR="00E42DB7">
        <w:t>DZA</w:t>
      </w:r>
      <w:r>
        <w:t xml:space="preserve"> to destabilize the biofilm mechanical properties was maintained when developed into a dentifrice paste.</w:t>
      </w:r>
      <w:r w:rsidR="00271DA9">
        <w:t xml:space="preserve"> Saliva-plaque biofilms were grown for 5 days and treated with </w:t>
      </w:r>
      <w:r w:rsidR="00ED3A44">
        <w:t xml:space="preserve">either </w:t>
      </w:r>
      <w:r w:rsidR="00E42DB7">
        <w:t>DZA</w:t>
      </w:r>
      <w:r w:rsidR="00271DA9">
        <w:t xml:space="preserve"> paste</w:t>
      </w:r>
      <w:r w:rsidR="00ED3A44">
        <w:t>, a commercially available s</w:t>
      </w:r>
      <w:r w:rsidR="004E57D1">
        <w:t>tannous</w:t>
      </w:r>
      <w:r w:rsidR="00ED3A44">
        <w:t xml:space="preserve"> fluoride toothpaste, or PBS</w:t>
      </w:r>
      <w:r w:rsidR="00271DA9">
        <w:t xml:space="preserve"> and analyzed by mechanical indentation as above. </w:t>
      </w:r>
      <w:r w:rsidR="009B7BF0">
        <w:rPr>
          <w:rFonts w:cs="Arial"/>
          <w:szCs w:val="22"/>
        </w:rPr>
        <w:t xml:space="preserve">This revealed that biofilms treated with </w:t>
      </w:r>
      <w:r w:rsidR="00E42DB7">
        <w:t>DZA</w:t>
      </w:r>
      <w:r w:rsidR="009B7BF0">
        <w:rPr>
          <w:rFonts w:cs="Arial"/>
          <w:szCs w:val="22"/>
        </w:rPr>
        <w:t xml:space="preserve"> </w:t>
      </w:r>
      <w:r w:rsidR="009B7BF0" w:rsidRPr="009E423B">
        <w:rPr>
          <w:rFonts w:cs="Arial"/>
          <w:szCs w:val="22"/>
        </w:rPr>
        <w:t>dentifrice paste</w:t>
      </w:r>
      <w:r w:rsidR="009B7BF0">
        <w:rPr>
          <w:rFonts w:eastAsia="Times New Roman" w:cs="Arial"/>
          <w:szCs w:val="22"/>
          <w:lang w:val="en-AU" w:eastAsia="en-GB"/>
        </w:rPr>
        <w:t xml:space="preserve"> had a significantly lower Young’s modulus compared to untreated biofilm (Fig S1), </w:t>
      </w:r>
      <w:proofErr w:type="gramStart"/>
      <w:r w:rsidR="009B7BF0">
        <w:rPr>
          <w:rFonts w:eastAsia="Times New Roman" w:cs="Arial"/>
          <w:szCs w:val="22"/>
          <w:lang w:val="en-AU" w:eastAsia="en-GB"/>
        </w:rPr>
        <w:t>similar to</w:t>
      </w:r>
      <w:proofErr w:type="gramEnd"/>
      <w:r w:rsidR="009B7BF0">
        <w:rPr>
          <w:rFonts w:eastAsia="Times New Roman" w:cs="Arial"/>
          <w:szCs w:val="22"/>
          <w:lang w:val="en-AU" w:eastAsia="en-GB"/>
        </w:rPr>
        <w:t xml:space="preserve"> what we observed for treatment with the test solutions (Fig 4C). In contrast, biofilms treated with the s</w:t>
      </w:r>
      <w:r w:rsidR="00C23E3E">
        <w:rPr>
          <w:rFonts w:eastAsia="Times New Roman" w:cs="Arial"/>
          <w:szCs w:val="22"/>
          <w:lang w:val="en-AU" w:eastAsia="en-GB"/>
        </w:rPr>
        <w:t>tannous</w:t>
      </w:r>
      <w:r w:rsidR="009B7BF0">
        <w:rPr>
          <w:rFonts w:eastAsia="Times New Roman" w:cs="Arial"/>
          <w:szCs w:val="22"/>
          <w:lang w:val="en-AU" w:eastAsia="en-GB"/>
        </w:rPr>
        <w:t xml:space="preserve"> fluoride control paste </w:t>
      </w:r>
      <w:r w:rsidR="009B7BF0">
        <w:rPr>
          <w:rFonts w:cs="Arial"/>
          <w:szCs w:val="22"/>
        </w:rPr>
        <w:t xml:space="preserve">had a significantly higher </w:t>
      </w:r>
      <w:proofErr w:type="gramStart"/>
      <w:r w:rsidR="009B7BF0">
        <w:rPr>
          <w:rFonts w:cs="Arial"/>
          <w:szCs w:val="22"/>
        </w:rPr>
        <w:t>Young’s</w:t>
      </w:r>
      <w:proofErr w:type="gramEnd"/>
      <w:r w:rsidR="009B7BF0">
        <w:rPr>
          <w:rFonts w:cs="Arial"/>
          <w:szCs w:val="22"/>
        </w:rPr>
        <w:t xml:space="preserve"> modulus, compared to both untreated biofilms and biofilms treated with </w:t>
      </w:r>
      <w:r w:rsidR="00E42DB7">
        <w:rPr>
          <w:rFonts w:cs="Arial"/>
          <w:szCs w:val="22"/>
        </w:rPr>
        <w:t>DZA</w:t>
      </w:r>
      <w:r w:rsidR="009B7BF0">
        <w:rPr>
          <w:rFonts w:cs="Arial"/>
          <w:szCs w:val="22"/>
        </w:rPr>
        <w:t xml:space="preserve"> (Fig S1). </w:t>
      </w:r>
      <w:r w:rsidR="009B7BF0">
        <w:rPr>
          <w:rFonts w:eastAsia="Times New Roman" w:cs="Arial"/>
          <w:szCs w:val="22"/>
          <w:lang w:val="en-AU" w:eastAsia="en-GB"/>
        </w:rPr>
        <w:t xml:space="preserve">This demonstrates that </w:t>
      </w:r>
      <w:r w:rsidR="00A34B93">
        <w:rPr>
          <w:rFonts w:eastAsia="Times New Roman" w:cs="Arial"/>
          <w:szCs w:val="22"/>
          <w:lang w:val="en-AU" w:eastAsia="en-GB"/>
        </w:rPr>
        <w:t xml:space="preserve">both </w:t>
      </w:r>
      <w:r w:rsidR="009B7BF0">
        <w:rPr>
          <w:rFonts w:eastAsia="Times New Roman" w:cs="Arial"/>
          <w:szCs w:val="22"/>
          <w:lang w:val="en-AU" w:eastAsia="en-GB"/>
        </w:rPr>
        <w:t xml:space="preserve">the action of </w:t>
      </w:r>
      <w:r w:rsidR="00E42DB7">
        <w:rPr>
          <w:rFonts w:eastAsia="Times New Roman" w:cs="Arial"/>
          <w:szCs w:val="22"/>
          <w:lang w:val="en-AU" w:eastAsia="en-GB"/>
        </w:rPr>
        <w:t>DZA</w:t>
      </w:r>
      <w:r w:rsidR="009B7BF0">
        <w:rPr>
          <w:rFonts w:eastAsia="Times New Roman" w:cs="Arial"/>
          <w:szCs w:val="22"/>
          <w:lang w:val="en-AU" w:eastAsia="en-GB"/>
        </w:rPr>
        <w:t xml:space="preserve"> on biofilms is maintained in a toothpaste formula</w:t>
      </w:r>
      <w:r w:rsidR="00A34B93">
        <w:rPr>
          <w:rFonts w:cs="Arial"/>
          <w:szCs w:val="22"/>
        </w:rPr>
        <w:t xml:space="preserve"> and</w:t>
      </w:r>
      <w:r w:rsidR="00ED3A44">
        <w:rPr>
          <w:rFonts w:eastAsia="Times New Roman" w:cs="Arial"/>
          <w:szCs w:val="22"/>
          <w:lang w:val="en-AU" w:eastAsia="en-GB"/>
        </w:rPr>
        <w:t xml:space="preserve"> that the </w:t>
      </w:r>
      <w:r w:rsidR="00E42DB7">
        <w:rPr>
          <w:rFonts w:eastAsia="Times New Roman" w:cs="Arial"/>
          <w:szCs w:val="22"/>
          <w:lang w:val="en-AU" w:eastAsia="en-GB"/>
        </w:rPr>
        <w:t>DZA</w:t>
      </w:r>
      <w:r w:rsidR="00ED3A44" w:rsidRPr="007F4F5F">
        <w:rPr>
          <w:rFonts w:eastAsia="Times New Roman" w:cs="Arial"/>
          <w:szCs w:val="22"/>
          <w:lang w:val="en-AU" w:eastAsia="en-GB"/>
        </w:rPr>
        <w:t xml:space="preserve"> technology</w:t>
      </w:r>
      <w:r w:rsidR="00ED3A44">
        <w:rPr>
          <w:rFonts w:eastAsia="Times New Roman" w:cs="Arial"/>
          <w:szCs w:val="22"/>
          <w:lang w:val="en-AU" w:eastAsia="en-GB"/>
        </w:rPr>
        <w:t xml:space="preserve"> </w:t>
      </w:r>
      <w:r w:rsidR="00ED3A44">
        <w:t>may be more</w:t>
      </w:r>
      <w:r w:rsidR="00ED3A44">
        <w:rPr>
          <w:rFonts w:cs="Arial"/>
          <w:szCs w:val="22"/>
        </w:rPr>
        <w:t xml:space="preserve"> effective at reducing the mechanical integrity of saliva-plaque biofilms, </w:t>
      </w:r>
      <w:r w:rsidR="00A34B93">
        <w:rPr>
          <w:rFonts w:eastAsia="Times New Roman" w:cs="Arial"/>
          <w:szCs w:val="22"/>
          <w:lang w:val="en-AU" w:eastAsia="en-GB"/>
        </w:rPr>
        <w:t>compared to</w:t>
      </w:r>
      <w:r w:rsidR="00A34B93" w:rsidRPr="007F4F5F">
        <w:rPr>
          <w:rFonts w:eastAsia="Times New Roman" w:cs="Arial"/>
          <w:szCs w:val="22"/>
          <w:lang w:val="en-AU" w:eastAsia="en-GB"/>
        </w:rPr>
        <w:t xml:space="preserve"> other commercially available </w:t>
      </w:r>
      <w:r w:rsidR="00C23E3E">
        <w:rPr>
          <w:rFonts w:eastAsia="Times New Roman" w:cs="Arial"/>
          <w:szCs w:val="22"/>
          <w:lang w:val="en-AU" w:eastAsia="en-GB"/>
        </w:rPr>
        <w:t xml:space="preserve">antibacterial </w:t>
      </w:r>
      <w:r w:rsidR="00A34B93" w:rsidRPr="009E423B">
        <w:rPr>
          <w:rFonts w:cs="Arial"/>
          <w:szCs w:val="22"/>
        </w:rPr>
        <w:t>dentifrice</w:t>
      </w:r>
      <w:r w:rsidR="00A34B93">
        <w:rPr>
          <w:rFonts w:eastAsia="Times New Roman" w:cs="Arial"/>
          <w:szCs w:val="22"/>
          <w:lang w:val="en-AU" w:eastAsia="en-GB"/>
        </w:rPr>
        <w:t>s</w:t>
      </w:r>
      <w:r w:rsidR="00ED3A44">
        <w:rPr>
          <w:rFonts w:eastAsia="Times New Roman" w:cs="Arial"/>
          <w:szCs w:val="22"/>
          <w:lang w:val="en-AU" w:eastAsia="en-GB"/>
        </w:rPr>
        <w:t xml:space="preserve">. </w:t>
      </w:r>
    </w:p>
    <w:p w14:paraId="77B0F6E3" w14:textId="77777777" w:rsidR="00ED3A44" w:rsidRDefault="00ED3A44" w:rsidP="00B14752"/>
    <w:p w14:paraId="6816E72C" w14:textId="4F9C1C0F" w:rsidR="00091C61" w:rsidRDefault="00091C61" w:rsidP="00091C61">
      <w:pPr>
        <w:pStyle w:val="Heading2"/>
      </w:pPr>
      <w:r>
        <w:t xml:space="preserve">Combined treatment with </w:t>
      </w:r>
      <w:r w:rsidR="00073085">
        <w:t>Dual Zinc plus Arginine</w:t>
      </w:r>
      <w:r>
        <w:t xml:space="preserve"> degrades the EPS of saliva-plaque biofilms</w:t>
      </w:r>
      <w:r w:rsidR="003B31BC">
        <w:t>.</w:t>
      </w:r>
    </w:p>
    <w:p w14:paraId="72886475" w14:textId="05B1B09F" w:rsidR="00EB63F1" w:rsidRDefault="003D5A68" w:rsidP="00B17933">
      <w:r>
        <w:t xml:space="preserve">Biofilm mechanics is a property associated with the collective behavior of the biofilm that is largely imparted by the EPS </w:t>
      </w:r>
      <w:r>
        <w:fldChar w:fldCharType="begin"/>
      </w:r>
      <w:r w:rsidR="00D501C2">
        <w:instrText xml:space="preserve"> ADDIN EN.CITE &lt;EndNote&gt;&lt;Cite&gt;&lt;Author&gt;Gloag&lt;/Author&gt;&lt;Year&gt;2019&lt;/Year&gt;&lt;RecNum&gt;1791&lt;/RecNum&gt;&lt;DisplayText&gt;(31)&lt;/DisplayText&gt;&lt;record&gt;&lt;rec-number&gt;1791&lt;/rec-number&gt;&lt;foreign-keys&gt;&lt;key app="EN" db-id="xp9s5rfstexpwceaa9gxaf9ow0tr2v22eded" timestamp="1578072069"&gt;1791&lt;/key&gt;&lt;/foreign-keys&gt;&lt;ref-type name="Journal Article"&gt;17&lt;/ref-type&gt;&lt;contributors&gt;&lt;authors&gt;&lt;author&gt;Gloag, Erin S&lt;/author&gt;&lt;author&gt;Fabbri, Stefania&lt;/author&gt;&lt;author&gt;Wozniak, Daniel J&lt;/author&gt;&lt;author&gt;Stoodley, Paul&lt;/author&gt;&lt;/authors&gt;&lt;/contributors&gt;&lt;titles&gt;&lt;title&gt;Biofilm mechanics: implications in infection and survival&lt;/title&gt;&lt;secondary-title&gt;Biofilm&lt;/secondary-title&gt;&lt;/titles&gt;&lt;periodical&gt;&lt;full-title&gt;Biofilm&lt;/full-title&gt;&lt;/periodical&gt;&lt;pages&gt;100017&lt;/pages&gt;&lt;dates&gt;&lt;year&gt;2019&lt;/year&gt;&lt;/dates&gt;&lt;isbn&gt;2590-2075&lt;/isbn&gt;&lt;urls&gt;&lt;/urls&gt;&lt;electronic-resource-num&gt;doi.org/10.1016/j.bioflm.2019.100017&lt;/electronic-resource-num&gt;&lt;/record&gt;&lt;/Cite&gt;&lt;/EndNote&gt;</w:instrText>
      </w:r>
      <w:r>
        <w:fldChar w:fldCharType="separate"/>
      </w:r>
      <w:r w:rsidR="00D501C2">
        <w:rPr>
          <w:noProof/>
        </w:rPr>
        <w:t>(31)</w:t>
      </w:r>
      <w:r>
        <w:fldChar w:fldCharType="end"/>
      </w:r>
      <w:r>
        <w:t xml:space="preserve">. Having observed that treatment with either compound did not result in changes to the biofilm thickness (Fig </w:t>
      </w:r>
      <w:r w:rsidR="00090474">
        <w:t>4</w:t>
      </w:r>
      <w:r>
        <w:t xml:space="preserve">B), we therefore wanted to determine if treatment with </w:t>
      </w:r>
      <w:r w:rsidR="009B37A5">
        <w:t>DZA</w:t>
      </w:r>
      <w:r w:rsidR="008E4E02">
        <w:t xml:space="preserve"> exhibited an impact </w:t>
      </w:r>
      <w:r w:rsidR="00620FEB">
        <w:t xml:space="preserve">on biofilm </w:t>
      </w:r>
      <w:r w:rsidR="00154289">
        <w:t>extracellular polymeric slime (</w:t>
      </w:r>
      <w:r w:rsidR="00620FEB">
        <w:t>EPS</w:t>
      </w:r>
      <w:r w:rsidR="00154289">
        <w:t>)</w:t>
      </w:r>
      <w:r w:rsidR="00620FEB">
        <w:t xml:space="preserve">. </w:t>
      </w:r>
    </w:p>
    <w:p w14:paraId="32C85513" w14:textId="77777777" w:rsidR="00EB63F1" w:rsidRDefault="00EB63F1" w:rsidP="00B17933"/>
    <w:p w14:paraId="2F6798B2" w14:textId="791AD2F0" w:rsidR="00D53771" w:rsidRDefault="00EB63F1" w:rsidP="00B17933">
      <w:r>
        <w:t>To assess this</w:t>
      </w:r>
      <w:r w:rsidR="004D5E9E">
        <w:t>,</w:t>
      </w:r>
      <w:r>
        <w:t xml:space="preserve"> 5 day </w:t>
      </w:r>
      <w:r w:rsidR="00823668">
        <w:t xml:space="preserve">saliva-plaque biofilms </w:t>
      </w:r>
      <w:r>
        <w:t>were treated with either</w:t>
      </w:r>
      <w:r w:rsidR="00053E24">
        <w:t xml:space="preserve"> PBS (untreated control), </w:t>
      </w:r>
      <w:r w:rsidR="00823668">
        <w:t>Dual Zinc</w:t>
      </w:r>
      <w:r w:rsidR="00620FEB">
        <w:t>,</w:t>
      </w:r>
      <w:r w:rsidR="00053E24">
        <w:t xml:space="preserve"> or </w:t>
      </w:r>
      <w:r w:rsidR="00823668">
        <w:t>DZA</w:t>
      </w:r>
      <w:r w:rsidR="00053E24">
        <w:t xml:space="preserve"> for 2 min. Treatment with arginine</w:t>
      </w:r>
      <w:r w:rsidR="00C82E2B">
        <w:t xml:space="preserve"> alone</w:t>
      </w:r>
      <w:r w:rsidR="00053E24">
        <w:t xml:space="preserve"> was omitted from th</w:t>
      </w:r>
      <w:r w:rsidR="00823668">
        <w:t>is</w:t>
      </w:r>
      <w:r w:rsidR="00053E24">
        <w:t xml:space="preserve"> further analys</w:t>
      </w:r>
      <w:r w:rsidR="00823668">
        <w:t>i</w:t>
      </w:r>
      <w:r w:rsidR="00053E24">
        <w:t>s as it showed overall a higher Young’s modulus compared to the other two treatments</w:t>
      </w:r>
      <w:r w:rsidR="004D5E9E">
        <w:t xml:space="preserve"> (Fig </w:t>
      </w:r>
      <w:r w:rsidR="00090474">
        <w:t>4</w:t>
      </w:r>
      <w:r w:rsidR="004D5E9E">
        <w:t>C)</w:t>
      </w:r>
      <w:r w:rsidR="00053E24">
        <w:t xml:space="preserve">. Biofilms were then stained with </w:t>
      </w:r>
      <w:proofErr w:type="spellStart"/>
      <w:r w:rsidR="00053E24">
        <w:t>Syto</w:t>
      </w:r>
      <w:proofErr w:type="spellEnd"/>
      <w:r w:rsidR="003338C4">
        <w:t xml:space="preserve"> </w:t>
      </w:r>
      <w:r w:rsidR="00053E24">
        <w:t xml:space="preserve">9 to label the bacterial cells and calcofluor white to label </w:t>
      </w:r>
      <w:r w:rsidR="00A9517D">
        <w:t xml:space="preserve">the </w:t>
      </w:r>
      <w:r w:rsidR="00053E24">
        <w:t>EPS</w:t>
      </w:r>
      <w:r w:rsidR="00A9517D">
        <w:t xml:space="preserve">, and imaged using confocal laser scanning microscopy (CLSM). </w:t>
      </w:r>
      <w:r w:rsidR="007245FB">
        <w:t>This revealed that treatment with either</w:t>
      </w:r>
      <w:r w:rsidR="00C82E2B">
        <w:t xml:space="preserve"> </w:t>
      </w:r>
      <w:r w:rsidR="007245FB">
        <w:t xml:space="preserve">zinc or </w:t>
      </w:r>
      <w:r w:rsidR="00823668">
        <w:t>DZA</w:t>
      </w:r>
      <w:r w:rsidR="007245FB">
        <w:t xml:space="preserve"> </w:t>
      </w:r>
      <w:r w:rsidR="007245FB">
        <w:lastRenderedPageBreak/>
        <w:t xml:space="preserve">appeared to reduce the amount of calcofluor white labelled EPS within the biofilm (Fig </w:t>
      </w:r>
      <w:r w:rsidR="00090474">
        <w:t>5</w:t>
      </w:r>
      <w:r w:rsidR="007245FB">
        <w:t xml:space="preserve">A). </w:t>
      </w:r>
    </w:p>
    <w:p w14:paraId="297D0231" w14:textId="77777777" w:rsidR="00D53771" w:rsidRDefault="00D53771" w:rsidP="00B17933"/>
    <w:p w14:paraId="6C6387CB" w14:textId="7198986F" w:rsidR="00B17933" w:rsidRDefault="007245FB" w:rsidP="00B17933">
      <w:r>
        <w:t>To quantify these changes</w:t>
      </w:r>
      <w:r w:rsidR="004D5E9E">
        <w:t>,</w:t>
      </w:r>
      <w:r>
        <w:t xml:space="preserve"> both </w:t>
      </w:r>
      <w:proofErr w:type="spellStart"/>
      <w:r w:rsidR="00B74B21">
        <w:t>Syto</w:t>
      </w:r>
      <w:proofErr w:type="spellEnd"/>
      <w:r w:rsidR="00B71502">
        <w:t xml:space="preserve"> </w:t>
      </w:r>
      <w:r w:rsidR="00B74B21">
        <w:t xml:space="preserve">9 and calcofluor white staining was analyzed using COMSTAT </w:t>
      </w:r>
      <w:r w:rsidR="00B74B21">
        <w:rPr>
          <w:rFonts w:cs="Times New Roman"/>
        </w:rPr>
        <w:fldChar w:fldCharType="begin"/>
      </w:r>
      <w:r w:rsidR="007843C5">
        <w:rPr>
          <w:rFonts w:cs="Times New Roman"/>
        </w:rPr>
        <w:instrText xml:space="preserve"> ADDIN EN.CITE &lt;EndNote&gt;&lt;Cite&gt;&lt;Author&gt;Heydorn&lt;/Author&gt;&lt;Year&gt;2000&lt;/Year&gt;&lt;RecNum&gt;2042&lt;/RecNum&gt;&lt;DisplayText&gt;(41, 42)&lt;/DisplayText&gt;&lt;record&gt;&lt;rec-number&gt;2042&lt;/rec-number&gt;&lt;foreign-keys&gt;&lt;key app="EN" db-id="xp9s5rfstexpwceaa9gxaf9ow0tr2v22eded" timestamp="1612039666"&gt;2042&lt;/key&gt;&lt;/foreign-keys&gt;&lt;ref-type name="Journal Article"&gt;17&lt;/ref-type&gt;&lt;contributors&gt;&lt;authors&gt;&lt;author&gt;Heydorn, Arne&lt;/author&gt;&lt;author&gt;Nielsen, Alex Toftgaard&lt;/author&gt;&lt;author&gt;Hentzer, Morten&lt;/author&gt;&lt;author&gt;Sternberg, Claus&lt;/author&gt;&lt;author&gt;Givskov, Michael&lt;/author&gt;&lt;author&gt;Ersbøll, Bjarne Kjær&lt;/author&gt;&lt;author&gt;Molin, Søren&lt;/author&gt;&lt;/authors&gt;&lt;/contributors&gt;&lt;titles&gt;&lt;title&gt;Quantification of biofilm structures by the novel computer program COMSTAT&lt;/title&gt;&lt;secondary-title&gt;Microbiology&lt;/secondary-title&gt;&lt;/titles&gt;&lt;periodical&gt;&lt;full-title&gt;Microbiology&lt;/full-title&gt;&lt;abbr-1&gt;Microbiology (Reading, England)&lt;/abbr-1&gt;&lt;/periodical&gt;&lt;pages&gt;2395-2407&lt;/pages&gt;&lt;volume&gt;146&lt;/volume&gt;&lt;number&gt;10&lt;/number&gt;&lt;dates&gt;&lt;year&gt;2000&lt;/year&gt;&lt;/dates&gt;&lt;isbn&gt;1350-0872&lt;/isbn&gt;&lt;urls&gt;&lt;/urls&gt;&lt;research-notes&gt;- comstat&lt;/research-notes&gt;&lt;/record&gt;&lt;/Cite&gt;&lt;Cite&gt;&lt;Author&gt;Vorregaard&lt;/Author&gt;&lt;Year&gt;2008&lt;/Year&gt;&lt;RecNum&gt;2043&lt;/RecNum&gt;&lt;record&gt;&lt;rec-number&gt;2043&lt;/rec-number&gt;&lt;foreign-keys&gt;&lt;key app="EN" db-id="xp9s5rfstexpwceaa9gxaf9ow0tr2v22eded" timestamp="1612039696"&gt;2043&lt;/key&gt;&lt;/foreign-keys&gt;&lt;ref-type name="Thesis"&gt;32&lt;/ref-type&gt;&lt;contributors&gt;&lt;authors&gt;&lt;author&gt;Vorregaard, Martin&lt;/author&gt;&lt;/authors&gt;&lt;/contributors&gt;&lt;titles&gt;&lt;title&gt;Comstat2-a modern 3D image analysis environment for biofilms&lt;/title&gt;&lt;/titles&gt;&lt;dates&gt;&lt;year&gt;2008&lt;/year&gt;&lt;/dates&gt;&lt;publisher&gt;Citeseer&lt;/publisher&gt;&lt;urls&gt;&lt;/urls&gt;&lt;research-notes&gt;- comstat&lt;/research-notes&gt;&lt;/record&gt;&lt;/Cite&gt;&lt;/EndNote&gt;</w:instrText>
      </w:r>
      <w:r w:rsidR="00B74B21">
        <w:rPr>
          <w:rFonts w:cs="Times New Roman"/>
        </w:rPr>
        <w:fldChar w:fldCharType="separate"/>
      </w:r>
      <w:r w:rsidR="007843C5">
        <w:rPr>
          <w:rFonts w:cs="Times New Roman"/>
          <w:noProof/>
        </w:rPr>
        <w:t>(41, 42)</w:t>
      </w:r>
      <w:r w:rsidR="00B74B21">
        <w:rPr>
          <w:rFonts w:cs="Times New Roman"/>
        </w:rPr>
        <w:fldChar w:fldCharType="end"/>
      </w:r>
      <w:r w:rsidR="009620A4">
        <w:rPr>
          <w:rFonts w:cs="Times New Roman"/>
        </w:rPr>
        <w:t>.</w:t>
      </w:r>
      <w:r w:rsidR="005C5762">
        <w:rPr>
          <w:rFonts w:cs="Times New Roman"/>
        </w:rPr>
        <w:t xml:space="preserve"> </w:t>
      </w:r>
      <w:r w:rsidR="003F18DA">
        <w:rPr>
          <w:rFonts w:cs="Times New Roman"/>
        </w:rPr>
        <w:t xml:space="preserve">Consistent with the biofilm thickness analysis from the uniaxial indentation measurements (Fig </w:t>
      </w:r>
      <w:r w:rsidR="00090474">
        <w:rPr>
          <w:rFonts w:cs="Times New Roman"/>
        </w:rPr>
        <w:t>4</w:t>
      </w:r>
      <w:r w:rsidR="003F18DA">
        <w:rPr>
          <w:rFonts w:cs="Times New Roman"/>
        </w:rPr>
        <w:t xml:space="preserve">B), </w:t>
      </w:r>
      <w:r w:rsidR="00620FEB">
        <w:rPr>
          <w:rFonts w:cs="Times New Roman"/>
        </w:rPr>
        <w:t xml:space="preserve">either </w:t>
      </w:r>
      <w:r w:rsidR="003F18DA">
        <w:rPr>
          <w:rFonts w:cs="Times New Roman"/>
        </w:rPr>
        <w:t>treatment did not significantly alter the biomass of cells</w:t>
      </w:r>
      <w:r w:rsidR="00E61B1C">
        <w:rPr>
          <w:rFonts w:cs="Times New Roman"/>
        </w:rPr>
        <w:t>, compared to the untreated control</w:t>
      </w:r>
      <w:r w:rsidR="003F18DA">
        <w:rPr>
          <w:rFonts w:cs="Times New Roman"/>
        </w:rPr>
        <w:t xml:space="preserve"> (Fig </w:t>
      </w:r>
      <w:r w:rsidR="00090474">
        <w:rPr>
          <w:rFonts w:cs="Times New Roman"/>
        </w:rPr>
        <w:t>5</w:t>
      </w:r>
      <w:r w:rsidR="003F18DA">
        <w:rPr>
          <w:rFonts w:cs="Times New Roman"/>
        </w:rPr>
        <w:t>B).</w:t>
      </w:r>
      <w:r w:rsidR="001867B4">
        <w:rPr>
          <w:rFonts w:cs="Times New Roman"/>
        </w:rPr>
        <w:t xml:space="preserve"> However, calcofluor white stained EPS revealed that treatment with either zinc, or </w:t>
      </w:r>
      <w:r w:rsidR="00823668">
        <w:rPr>
          <w:rFonts w:cs="Times New Roman"/>
        </w:rPr>
        <w:t>DZA</w:t>
      </w:r>
      <w:r w:rsidR="001867B4">
        <w:rPr>
          <w:rFonts w:cs="Times New Roman"/>
        </w:rPr>
        <w:t xml:space="preserve">, </w:t>
      </w:r>
      <w:r w:rsidR="005C5762">
        <w:rPr>
          <w:rFonts w:cs="Times New Roman"/>
        </w:rPr>
        <w:t xml:space="preserve">showed a </w:t>
      </w:r>
      <w:r w:rsidR="001867B4">
        <w:rPr>
          <w:rFonts w:cs="Times New Roman"/>
        </w:rPr>
        <w:t>significant reduc</w:t>
      </w:r>
      <w:r w:rsidR="005C5762">
        <w:rPr>
          <w:rFonts w:cs="Times New Roman"/>
        </w:rPr>
        <w:t>tion in</w:t>
      </w:r>
      <w:r w:rsidR="001867B4">
        <w:rPr>
          <w:rFonts w:cs="Times New Roman"/>
        </w:rPr>
        <w:t xml:space="preserve"> the </w:t>
      </w:r>
      <w:r w:rsidR="009276AB">
        <w:rPr>
          <w:rFonts w:cs="Times New Roman"/>
        </w:rPr>
        <w:t>volume</w:t>
      </w:r>
      <w:r w:rsidR="001867B4">
        <w:rPr>
          <w:rFonts w:cs="Times New Roman"/>
        </w:rPr>
        <w:t xml:space="preserve"> of EPS within biofilms (Fig </w:t>
      </w:r>
      <w:r w:rsidR="00090474">
        <w:rPr>
          <w:rFonts w:cs="Times New Roman"/>
        </w:rPr>
        <w:t>5</w:t>
      </w:r>
      <w:r w:rsidR="001867B4">
        <w:rPr>
          <w:rFonts w:cs="Times New Roman"/>
        </w:rPr>
        <w:t>C).</w:t>
      </w:r>
      <w:r w:rsidR="009276AB">
        <w:rPr>
          <w:rFonts w:cs="Times New Roman"/>
        </w:rPr>
        <w:t xml:space="preserve"> Furthermore, the roughness coefficient, a measurement of the variability in height </w:t>
      </w:r>
      <w:r w:rsidR="005C5762">
        <w:rPr>
          <w:rFonts w:cs="Times New Roman"/>
        </w:rPr>
        <w:t>and</w:t>
      </w:r>
      <w:r w:rsidR="009276AB">
        <w:rPr>
          <w:rFonts w:cs="Times New Roman"/>
        </w:rPr>
        <w:t xml:space="preserve"> heterogeneity </w:t>
      </w:r>
      <w:r w:rsidR="009276AB">
        <w:rPr>
          <w:rFonts w:cs="Times New Roman"/>
        </w:rPr>
        <w:fldChar w:fldCharType="begin"/>
      </w:r>
      <w:r w:rsidR="007843C5">
        <w:rPr>
          <w:rFonts w:cs="Times New Roman"/>
        </w:rPr>
        <w:instrText xml:space="preserve"> ADDIN EN.CITE &lt;EndNote&gt;&lt;Cite&gt;&lt;Author&gt;Heydorn&lt;/Author&gt;&lt;Year&gt;2000&lt;/Year&gt;&lt;RecNum&gt;2042&lt;/RecNum&gt;&lt;DisplayText&gt;(41, 42)&lt;/DisplayText&gt;&lt;record&gt;&lt;rec-number&gt;2042&lt;/rec-number&gt;&lt;foreign-keys&gt;&lt;key app="EN" db-id="xp9s5rfstexpwceaa9gxaf9ow0tr2v22eded" timestamp="1612039666"&gt;2042&lt;/key&gt;&lt;/foreign-keys&gt;&lt;ref-type name="Journal Article"&gt;17&lt;/ref-type&gt;&lt;contributors&gt;&lt;authors&gt;&lt;author&gt;Heydorn, Arne&lt;/author&gt;&lt;author&gt;Nielsen, Alex Toftgaard&lt;/author&gt;&lt;author&gt;Hentzer, Morten&lt;/author&gt;&lt;author&gt;Sternberg, Claus&lt;/author&gt;&lt;author&gt;Givskov, Michael&lt;/author&gt;&lt;author&gt;Ersbøll, Bjarne Kjær&lt;/author&gt;&lt;author&gt;Molin, Søren&lt;/author&gt;&lt;/authors&gt;&lt;/contributors&gt;&lt;titles&gt;&lt;title&gt;Quantification of biofilm structures by the novel computer program COMSTAT&lt;/title&gt;&lt;secondary-title&gt;Microbiology&lt;/secondary-title&gt;&lt;/titles&gt;&lt;periodical&gt;&lt;full-title&gt;Microbiology&lt;/full-title&gt;&lt;abbr-1&gt;Microbiology (Reading, England)&lt;/abbr-1&gt;&lt;/periodical&gt;&lt;pages&gt;2395-2407&lt;/pages&gt;&lt;volume&gt;146&lt;/volume&gt;&lt;number&gt;10&lt;/number&gt;&lt;dates&gt;&lt;year&gt;2000&lt;/year&gt;&lt;/dates&gt;&lt;isbn&gt;1350-0872&lt;/isbn&gt;&lt;urls&gt;&lt;/urls&gt;&lt;research-notes&gt;- comstat&lt;/research-notes&gt;&lt;/record&gt;&lt;/Cite&gt;&lt;Cite&gt;&lt;Author&gt;Vorregaard&lt;/Author&gt;&lt;Year&gt;2008&lt;/Year&gt;&lt;RecNum&gt;2043&lt;/RecNum&gt;&lt;record&gt;&lt;rec-number&gt;2043&lt;/rec-number&gt;&lt;foreign-keys&gt;&lt;key app="EN" db-id="xp9s5rfstexpwceaa9gxaf9ow0tr2v22eded" timestamp="1612039696"&gt;2043&lt;/key&gt;&lt;/foreign-keys&gt;&lt;ref-type name="Thesis"&gt;32&lt;/ref-type&gt;&lt;contributors&gt;&lt;authors&gt;&lt;author&gt;Vorregaard, Martin&lt;/author&gt;&lt;/authors&gt;&lt;/contributors&gt;&lt;titles&gt;&lt;title&gt;Comstat2-a modern 3D image analysis environment for biofilms&lt;/title&gt;&lt;/titles&gt;&lt;dates&gt;&lt;year&gt;2008&lt;/year&gt;&lt;/dates&gt;&lt;publisher&gt;Citeseer&lt;/publisher&gt;&lt;urls&gt;&lt;/urls&gt;&lt;research-notes&gt;- comstat&lt;/research-notes&gt;&lt;/record&gt;&lt;/Cite&gt;&lt;/EndNote&gt;</w:instrText>
      </w:r>
      <w:r w:rsidR="009276AB">
        <w:rPr>
          <w:rFonts w:cs="Times New Roman"/>
        </w:rPr>
        <w:fldChar w:fldCharType="separate"/>
      </w:r>
      <w:r w:rsidR="007843C5">
        <w:rPr>
          <w:rFonts w:cs="Times New Roman"/>
          <w:noProof/>
        </w:rPr>
        <w:t>(41, 42)</w:t>
      </w:r>
      <w:r w:rsidR="009276AB">
        <w:rPr>
          <w:rFonts w:cs="Times New Roman"/>
        </w:rPr>
        <w:fldChar w:fldCharType="end"/>
      </w:r>
      <w:r w:rsidR="009276AB">
        <w:rPr>
          <w:rFonts w:cs="Times New Roman"/>
        </w:rPr>
        <w:t>, of calcofluor white</w:t>
      </w:r>
      <w:r w:rsidR="00620FEB">
        <w:rPr>
          <w:rFonts w:cs="Times New Roman"/>
        </w:rPr>
        <w:t>-</w:t>
      </w:r>
      <w:r w:rsidR="009276AB">
        <w:rPr>
          <w:rFonts w:cs="Times New Roman"/>
        </w:rPr>
        <w:t xml:space="preserve">labelled EPS </w:t>
      </w:r>
      <w:r w:rsidR="009620A4">
        <w:rPr>
          <w:rFonts w:cs="Times New Roman"/>
        </w:rPr>
        <w:t>of</w:t>
      </w:r>
      <w:r w:rsidR="009276AB">
        <w:rPr>
          <w:rFonts w:cs="Times New Roman"/>
        </w:rPr>
        <w:t xml:space="preserve"> treated biofilms </w:t>
      </w:r>
      <w:r w:rsidR="005C5762">
        <w:rPr>
          <w:rFonts w:cs="Times New Roman"/>
        </w:rPr>
        <w:t>was</w:t>
      </w:r>
      <w:r w:rsidR="00C82E2B">
        <w:rPr>
          <w:rFonts w:cs="Times New Roman"/>
        </w:rPr>
        <w:t xml:space="preserve"> </w:t>
      </w:r>
      <w:r w:rsidR="009276AB">
        <w:rPr>
          <w:rFonts w:cs="Times New Roman"/>
        </w:rPr>
        <w:t>significantly higher compared to untreated control</w:t>
      </w:r>
      <w:r w:rsidR="005C5762">
        <w:rPr>
          <w:rFonts w:cs="Times New Roman"/>
        </w:rPr>
        <w:t>s</w:t>
      </w:r>
      <w:r w:rsidR="009276AB">
        <w:rPr>
          <w:rFonts w:cs="Times New Roman"/>
        </w:rPr>
        <w:t xml:space="preserve"> (Fig</w:t>
      </w:r>
      <w:r w:rsidR="00090474">
        <w:rPr>
          <w:rFonts w:cs="Times New Roman"/>
        </w:rPr>
        <w:t xml:space="preserve"> 5</w:t>
      </w:r>
      <w:r w:rsidR="009276AB">
        <w:rPr>
          <w:rFonts w:cs="Times New Roman"/>
        </w:rPr>
        <w:t xml:space="preserve">D). This indicated that treatment with either zinc, or </w:t>
      </w:r>
      <w:r w:rsidR="00823668">
        <w:rPr>
          <w:rFonts w:cs="Times New Roman"/>
        </w:rPr>
        <w:t>DZA</w:t>
      </w:r>
      <w:r w:rsidR="009276AB">
        <w:rPr>
          <w:rFonts w:cs="Times New Roman"/>
        </w:rPr>
        <w:t>, not only lead to an overall reduction in calcofluor white</w:t>
      </w:r>
      <w:r w:rsidR="00B71502">
        <w:rPr>
          <w:rFonts w:cs="Times New Roman"/>
        </w:rPr>
        <w:t>-</w:t>
      </w:r>
      <w:r w:rsidR="009276AB">
        <w:rPr>
          <w:rFonts w:cs="Times New Roman"/>
        </w:rPr>
        <w:t>labelled EPS, but als</w:t>
      </w:r>
      <w:r w:rsidR="000D49C8">
        <w:rPr>
          <w:rFonts w:cs="Times New Roman"/>
        </w:rPr>
        <w:t>o changed the distribution of EPS from a more homogenous layer in untreated biofilms, to a more heterogen</w:t>
      </w:r>
      <w:r w:rsidR="00620FEB">
        <w:rPr>
          <w:rFonts w:cs="Times New Roman"/>
        </w:rPr>
        <w:t>e</w:t>
      </w:r>
      <w:r w:rsidR="000D49C8">
        <w:rPr>
          <w:rFonts w:cs="Times New Roman"/>
        </w:rPr>
        <w:t>ous punctate distribution in treated biofilms.</w:t>
      </w:r>
      <w:r w:rsidR="00616B38">
        <w:rPr>
          <w:rFonts w:cs="Times New Roman"/>
        </w:rPr>
        <w:t xml:space="preserve"> Again</w:t>
      </w:r>
      <w:r w:rsidR="005206B7">
        <w:rPr>
          <w:rFonts w:cs="Times New Roman"/>
        </w:rPr>
        <w:t>,</w:t>
      </w:r>
      <w:r w:rsidR="00616B38">
        <w:rPr>
          <w:rFonts w:cs="Times New Roman"/>
        </w:rPr>
        <w:t xml:space="preserve"> there was a trend that </w:t>
      </w:r>
      <w:r w:rsidR="005206B7">
        <w:rPr>
          <w:rFonts w:cs="Times New Roman"/>
        </w:rPr>
        <w:t>calcofluor white</w:t>
      </w:r>
      <w:r w:rsidR="00B71502">
        <w:rPr>
          <w:rFonts w:cs="Times New Roman"/>
        </w:rPr>
        <w:t>-</w:t>
      </w:r>
      <w:r w:rsidR="005206B7">
        <w:rPr>
          <w:rFonts w:cs="Times New Roman"/>
        </w:rPr>
        <w:t xml:space="preserve">labelled EPS of </w:t>
      </w:r>
      <w:r w:rsidR="00823668">
        <w:rPr>
          <w:rFonts w:cs="Times New Roman"/>
        </w:rPr>
        <w:t>DZA</w:t>
      </w:r>
      <w:r w:rsidR="00616B38">
        <w:rPr>
          <w:rFonts w:cs="Times New Roman"/>
        </w:rPr>
        <w:t xml:space="preserve"> treated biofilms had a higher roughness coefficient compared to treatment with zinc</w:t>
      </w:r>
      <w:r w:rsidR="00C82E2B">
        <w:rPr>
          <w:rFonts w:cs="Times New Roman"/>
        </w:rPr>
        <w:t xml:space="preserve"> alone</w:t>
      </w:r>
      <w:r w:rsidR="005206B7">
        <w:rPr>
          <w:rFonts w:cs="Times New Roman"/>
        </w:rPr>
        <w:t xml:space="preserve"> (Fig </w:t>
      </w:r>
      <w:r w:rsidR="00090474">
        <w:rPr>
          <w:rFonts w:cs="Times New Roman"/>
        </w:rPr>
        <w:t>5</w:t>
      </w:r>
      <w:r w:rsidR="005206B7">
        <w:rPr>
          <w:rFonts w:cs="Times New Roman"/>
        </w:rPr>
        <w:t>D). This</w:t>
      </w:r>
      <w:r w:rsidR="00616B38">
        <w:rPr>
          <w:rFonts w:cs="Times New Roman"/>
        </w:rPr>
        <w:t xml:space="preserve"> suggest</w:t>
      </w:r>
      <w:r w:rsidR="005206B7">
        <w:rPr>
          <w:rFonts w:cs="Times New Roman"/>
        </w:rPr>
        <w:t>s</w:t>
      </w:r>
      <w:r w:rsidR="00616B38">
        <w:rPr>
          <w:rFonts w:cs="Times New Roman"/>
        </w:rPr>
        <w:t xml:space="preserve"> that </w:t>
      </w:r>
      <w:r w:rsidR="00823668">
        <w:rPr>
          <w:rFonts w:cs="Times New Roman"/>
        </w:rPr>
        <w:t>DZA</w:t>
      </w:r>
      <w:r w:rsidR="00616B38">
        <w:rPr>
          <w:rFonts w:cs="Times New Roman"/>
        </w:rPr>
        <w:t xml:space="preserve"> treatment led to a more uneven</w:t>
      </w:r>
      <w:r w:rsidR="005206B7">
        <w:rPr>
          <w:rFonts w:cs="Times New Roman"/>
        </w:rPr>
        <w:t>,</w:t>
      </w:r>
      <w:r w:rsidR="00616B38">
        <w:rPr>
          <w:rFonts w:cs="Times New Roman"/>
        </w:rPr>
        <w:t xml:space="preserve"> heterogenous EPS distribution within the biofilm, compared to </w:t>
      </w:r>
      <w:r w:rsidR="00C82E2B">
        <w:rPr>
          <w:rFonts w:cs="Times New Roman"/>
        </w:rPr>
        <w:t xml:space="preserve">treatment with </w:t>
      </w:r>
      <w:r w:rsidR="00616B38">
        <w:rPr>
          <w:rFonts w:cs="Times New Roman"/>
        </w:rPr>
        <w:t xml:space="preserve">zinc, however this was not statistically significant. </w:t>
      </w:r>
      <w:r w:rsidR="009276AB">
        <w:rPr>
          <w:rFonts w:cs="Times New Roman"/>
        </w:rPr>
        <w:t xml:space="preserve"> </w:t>
      </w:r>
      <w:r w:rsidR="00B74B21">
        <w:t xml:space="preserve">  </w:t>
      </w:r>
      <w:r>
        <w:t xml:space="preserve"> </w:t>
      </w:r>
      <w:r w:rsidR="00053E24">
        <w:t xml:space="preserve">  </w:t>
      </w:r>
      <w:r w:rsidR="003D5A68">
        <w:t xml:space="preserve"> </w:t>
      </w:r>
    </w:p>
    <w:p w14:paraId="2A10B4E4" w14:textId="75C1066E" w:rsidR="00091C61" w:rsidRPr="00091C61" w:rsidRDefault="009E423B" w:rsidP="00091C61">
      <w:r>
        <w:t xml:space="preserve"> </w:t>
      </w:r>
    </w:p>
    <w:p w14:paraId="168B2337" w14:textId="01BC12DC" w:rsidR="00463B43" w:rsidRDefault="00463B43" w:rsidP="00463B43">
      <w:pPr>
        <w:pStyle w:val="Heading1"/>
      </w:pPr>
      <w:r>
        <w:t>Discussion</w:t>
      </w:r>
    </w:p>
    <w:p w14:paraId="55FD14E8" w14:textId="6FDD7F2E" w:rsidR="00E60F8E" w:rsidRDefault="005C52A1" w:rsidP="009E12B0">
      <w:r>
        <w:t>T</w:t>
      </w:r>
      <w:r w:rsidR="00AE5703">
        <w:t xml:space="preserve">reating biofilms with </w:t>
      </w:r>
      <w:r>
        <w:t>DZA</w:t>
      </w:r>
      <w:r w:rsidR="00AE5703">
        <w:t xml:space="preserve"> </w:t>
      </w:r>
      <w:r>
        <w:t>is</w:t>
      </w:r>
      <w:r w:rsidR="00AE5703">
        <w:t xml:space="preserve"> effective at</w:t>
      </w:r>
      <w:r w:rsidR="008D5D1F">
        <w:t xml:space="preserve"> reducing dental plaque</w:t>
      </w:r>
      <w:r w:rsidR="00823668">
        <w:t xml:space="preserve"> </w:t>
      </w:r>
      <w:r w:rsidR="008D5D1F">
        <w:t>biofilms</w:t>
      </w:r>
      <w:r w:rsidR="00D66F14">
        <w:t>,</w:t>
      </w:r>
      <w:r w:rsidR="008D5D1F">
        <w:t xml:space="preserve"> both </w:t>
      </w:r>
      <w:r w:rsidR="008D5D1F">
        <w:rPr>
          <w:i/>
          <w:iCs/>
        </w:rPr>
        <w:t>in vitro</w:t>
      </w:r>
      <w:r w:rsidR="008D5D1F">
        <w:t xml:space="preserve"> and </w:t>
      </w:r>
      <w:r w:rsidR="008D5D1F">
        <w:rPr>
          <w:i/>
          <w:iCs/>
        </w:rPr>
        <w:t>in vivo</w:t>
      </w:r>
      <w:r w:rsidR="008D5D1F">
        <w:t xml:space="preserve"> </w:t>
      </w:r>
      <w:r w:rsidR="008D5D1F">
        <w:fldChar w:fldCharType="begin">
          <w:fldData xml:space="preserve">PEVuZE5vdGU+PENpdGU+PEF1dGhvcj5DdW1taW5zPC9BdXRob3I+PFllYXI+MjAxODwvWWVhcj48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</w:fldData>
        </w:fldChar>
      </w:r>
      <w:r w:rsidR="00C02D92">
        <w:instrText xml:space="preserve"> ADDIN EN.CITE </w:instrText>
      </w:r>
      <w:r w:rsidR="00C02D92">
        <w:fldChar w:fldCharType="begin">
          <w:fldData xml:space="preserve">PEVuZE5vdGU+PENpdGU+PEF1dGhvcj5DdW1taW5zPC9BdXRob3I+PFllYXI+MjAxODwvWWVhcj48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</w:fldData>
        </w:fldChar>
      </w:r>
      <w:r w:rsidR="00C02D92">
        <w:instrText xml:space="preserve"> ADDIN EN.CITE.DATA </w:instrText>
      </w:r>
      <w:r w:rsidR="00C02D92">
        <w:fldChar w:fldCharType="end"/>
      </w:r>
      <w:r w:rsidR="008D5D1F">
        <w:fldChar w:fldCharType="separate"/>
      </w:r>
      <w:r w:rsidR="00D501C2">
        <w:rPr>
          <w:noProof/>
        </w:rPr>
        <w:t>(5, 16, 29, 30)</w:t>
      </w:r>
      <w:r w:rsidR="008D5D1F">
        <w:fldChar w:fldCharType="end"/>
      </w:r>
      <w:r w:rsidR="008D5D1F">
        <w:t>.</w:t>
      </w:r>
      <w:r w:rsidR="00F63940">
        <w:t xml:space="preserve"> However, it </w:t>
      </w:r>
      <w:r>
        <w:t>is</w:t>
      </w:r>
      <w:r w:rsidR="00F63940">
        <w:t xml:space="preserve"> unclear how </w:t>
      </w:r>
      <w:r w:rsidR="00823668">
        <w:t>DZA</w:t>
      </w:r>
      <w:r w:rsidR="00F63940">
        <w:t xml:space="preserve"> impact</w:t>
      </w:r>
      <w:r w:rsidR="00D66F14">
        <w:t>s</w:t>
      </w:r>
      <w:r w:rsidR="00F63940">
        <w:t xml:space="preserve"> the structure and mechanical properties of dental plaque</w:t>
      </w:r>
      <w:r w:rsidR="00823668">
        <w:t xml:space="preserve"> </w:t>
      </w:r>
      <w:r w:rsidR="00F63940">
        <w:t>biofilms</w:t>
      </w:r>
      <w:r w:rsidR="000A629C">
        <w:t>.</w:t>
      </w:r>
      <w:r w:rsidR="00D66F14">
        <w:t xml:space="preserve"> </w:t>
      </w:r>
      <w:r w:rsidR="0004159E">
        <w:t>H</w:t>
      </w:r>
      <w:r w:rsidR="00696CED">
        <w:t xml:space="preserve">ere we demonstrate that </w:t>
      </w:r>
      <w:r w:rsidR="00823668">
        <w:t>DZA</w:t>
      </w:r>
      <w:r w:rsidR="00696CED">
        <w:t xml:space="preserve"> destabilizes the mechanical integrity of </w:t>
      </w:r>
      <w:r w:rsidR="00823668">
        <w:t xml:space="preserve">both </w:t>
      </w:r>
      <w:r w:rsidR="00823668">
        <w:rPr>
          <w:i/>
          <w:iCs/>
        </w:rPr>
        <w:t xml:space="preserve">S. </w:t>
      </w:r>
      <w:r w:rsidR="00823668" w:rsidRPr="00823668">
        <w:rPr>
          <w:i/>
          <w:iCs/>
        </w:rPr>
        <w:t>gordonii</w:t>
      </w:r>
      <w:r w:rsidR="00823668">
        <w:t xml:space="preserve"> mono-species biofilms (Fig 1 – 3) and </w:t>
      </w:r>
      <w:r w:rsidR="00696CED" w:rsidRPr="00823668">
        <w:t>dental</w:t>
      </w:r>
      <w:r w:rsidR="00823668">
        <w:t xml:space="preserve"> </w:t>
      </w:r>
      <w:r w:rsidR="00696CED">
        <w:t xml:space="preserve">plaque biofilms (Fig </w:t>
      </w:r>
      <w:r w:rsidR="001C0F16">
        <w:t>4</w:t>
      </w:r>
      <w:r w:rsidR="00696CED">
        <w:t xml:space="preserve"> and </w:t>
      </w:r>
      <w:r w:rsidR="00BD259E">
        <w:t>S1</w:t>
      </w:r>
      <w:r w:rsidR="00696CED">
        <w:t xml:space="preserve">) by targeting the EPS (Fig </w:t>
      </w:r>
      <w:r w:rsidR="001C0F16">
        <w:t>5</w:t>
      </w:r>
      <w:r w:rsidR="00696CED">
        <w:t xml:space="preserve">). This correlated to biofilms being more susceptible to removal by shear forces (Fig </w:t>
      </w:r>
      <w:r w:rsidR="001C0F16">
        <w:t>1</w:t>
      </w:r>
      <w:r w:rsidR="00696CED">
        <w:t xml:space="preserve"> – </w:t>
      </w:r>
      <w:r w:rsidR="001C0F16">
        <w:t>3</w:t>
      </w:r>
      <w:r w:rsidR="00696CED">
        <w:t>).</w:t>
      </w:r>
      <w:r w:rsidR="003810E2">
        <w:t xml:space="preserve"> Furthermore, we observed that these effects of </w:t>
      </w:r>
      <w:r w:rsidR="008C130C">
        <w:t>DZA</w:t>
      </w:r>
      <w:r w:rsidR="003810E2">
        <w:t xml:space="preserve"> appeared to be increased </w:t>
      </w:r>
      <w:r w:rsidR="003810E2">
        <w:lastRenderedPageBreak/>
        <w:t xml:space="preserve">compared to either </w:t>
      </w:r>
      <w:r w:rsidR="005F5738">
        <w:t>z</w:t>
      </w:r>
      <w:r w:rsidR="003810E2">
        <w:t>inc</w:t>
      </w:r>
      <w:r w:rsidR="005F5738">
        <w:t>-</w:t>
      </w:r>
      <w:r w:rsidR="003810E2">
        <w:t>, or arginine</w:t>
      </w:r>
      <w:r w:rsidR="005F5738">
        <w:t>-</w:t>
      </w:r>
      <w:r w:rsidR="003810E2">
        <w:t xml:space="preserve">treatment alone. This suggests that there are synergistic or </w:t>
      </w:r>
      <w:r w:rsidR="000F2B34">
        <w:t>additive interactions between zinc and arginine that mediate the disruption of dental plaque</w:t>
      </w:r>
      <w:r w:rsidR="008C130C">
        <w:t xml:space="preserve"> </w:t>
      </w:r>
      <w:r w:rsidR="000F2B34">
        <w:t>biofilms.</w:t>
      </w:r>
      <w:r w:rsidR="00C12450">
        <w:t xml:space="preserve"> </w:t>
      </w:r>
    </w:p>
    <w:p w14:paraId="58D9E53A" w14:textId="77777777" w:rsidR="00E60F8E" w:rsidRDefault="00E60F8E" w:rsidP="009E12B0"/>
    <w:p w14:paraId="58D50AC5" w14:textId="6B240BE5" w:rsidR="00855F4F" w:rsidRDefault="00C12450" w:rsidP="009E12B0">
      <w:r>
        <w:t xml:space="preserve">We propose the following model for </w:t>
      </w:r>
      <w:r w:rsidR="00FC427D">
        <w:t xml:space="preserve">potential </w:t>
      </w:r>
      <w:r>
        <w:t>interactions</w:t>
      </w:r>
      <w:r w:rsidR="00FC427D">
        <w:t xml:space="preserve"> between </w:t>
      </w:r>
      <w:r w:rsidR="004F69BE">
        <w:t>arginine and zinc</w:t>
      </w:r>
      <w:r w:rsidR="00E54703">
        <w:t xml:space="preserve"> (Fig </w:t>
      </w:r>
      <w:r w:rsidR="00BD259E">
        <w:t>6</w:t>
      </w:r>
      <w:r w:rsidR="00E54703">
        <w:t>)</w:t>
      </w:r>
      <w:r>
        <w:t>.</w:t>
      </w:r>
      <w:r w:rsidR="00FC427D">
        <w:t xml:space="preserve"> </w:t>
      </w:r>
      <w:r w:rsidR="000F1D30">
        <w:t>There is evidence to suggest that e</w:t>
      </w:r>
      <w:r w:rsidR="00FC427D">
        <w:t xml:space="preserve">xogenous arginine </w:t>
      </w:r>
      <w:r w:rsidR="000F1D30">
        <w:t xml:space="preserve">is able to penetrate bacterial biofilms </w:t>
      </w:r>
      <w:r w:rsidR="000F1D30">
        <w:fldChar w:fldCharType="begin"/>
      </w:r>
      <w:r w:rsidR="007843C5">
        <w:instrText xml:space="preserve"> ADDIN EN.CITE &lt;EndNote&gt;&lt;Cite&gt;&lt;Author&gt;Borriello&lt;/Author&gt;&lt;Year&gt;2006&lt;/Year&gt;&lt;RecNum&gt;2112&lt;/RecNum&gt;&lt;DisplayText&gt;(43)&lt;/DisplayText&gt;&lt;record&gt;&lt;rec-number&gt;2112&lt;/rec-number&gt;&lt;foreign-keys&gt;&lt;key app="EN" db-id="xp9s5rfstexpwceaa9gxaf9ow0tr2v22eded" timestamp="1633987813"&gt;2112&lt;/key&gt;&lt;/foreign-keys&gt;&lt;ref-type name="Journal Article"&gt;17&lt;/ref-type&gt;&lt;contributors&gt;&lt;authors&gt;&lt;author&gt;Borriello, Giorgia&lt;/author&gt;&lt;author&gt;Richards, Lee&lt;/author&gt;&lt;author&gt;Ehrlich, Garth D&lt;/author&gt;&lt;author&gt;Stewart, Philip S&lt;/author&gt;&lt;/authors&gt;&lt;/contributors&gt;&lt;titles&gt;&lt;title&gt;Arginine or nitrate enhances antibiotic susceptibility of Pseudomonas aeruginosa in biofilms&lt;/title&gt;&lt;secondary-title&gt;Antimicrobial agents and chemotherapy&lt;/secondary-title&gt;&lt;/titles&gt;&lt;periodical&gt;&lt;full-title&gt;Antimicrob Agents Chemother&lt;/full-title&gt;&lt;abbr-1&gt;Antimicrobial agents and chemotherapy&lt;/abbr-1&gt;&lt;/periodical&gt;&lt;pages&gt;382-384&lt;/pages&gt;&lt;volume&gt;50&lt;/volume&gt;&lt;number&gt;1&lt;/number&gt;&lt;dates&gt;&lt;year&gt;2006&lt;/year&gt;&lt;/dates&gt;&lt;isbn&gt;0066-4804&lt;/isbn&gt;&lt;urls&gt;&lt;/urls&gt;&lt;/record&gt;&lt;/Cite&gt;&lt;/EndNote&gt;</w:instrText>
      </w:r>
      <w:r w:rsidR="000F1D30">
        <w:fldChar w:fldCharType="separate"/>
      </w:r>
      <w:r w:rsidR="007843C5">
        <w:rPr>
          <w:noProof/>
        </w:rPr>
        <w:t>(43)</w:t>
      </w:r>
      <w:r w:rsidR="000F1D30">
        <w:fldChar w:fldCharType="end"/>
      </w:r>
      <w:r w:rsidR="000F1D30">
        <w:t xml:space="preserve">, and disrupt cell-cell and EPS interactions within the biofilm </w:t>
      </w:r>
      <w:r w:rsidR="000F1D30">
        <w:fldChar w:fldCharType="begin">
          <w:fldData xml:space="preserve">PEVuZE5vdGU+PENpdGU+PEF1dGhvcj5Lb2xkZXJtYW48L0F1dGhvcj48WWVhcj4yMDE1PC9ZZWFy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</w:fldData>
        </w:fldChar>
      </w:r>
      <w:r w:rsidR="00D501C2">
        <w:instrText xml:space="preserve"> ADDIN EN.CITE </w:instrText>
      </w:r>
      <w:r w:rsidR="00D501C2">
        <w:fldChar w:fldCharType="begin">
          <w:fldData xml:space="preserve">PEVuZE5vdGU+PENpdGU+PEF1dGhvcj5Lb2xkZXJtYW48L0F1dGhvcj48WWVhcj4yMDE1PC9ZZWFy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</w:fldData>
        </w:fldChar>
      </w:r>
      <w:r w:rsidR="00D501C2">
        <w:instrText xml:space="preserve"> ADDIN EN.CITE.DATA </w:instrText>
      </w:r>
      <w:r w:rsidR="00D501C2">
        <w:fldChar w:fldCharType="end"/>
      </w:r>
      <w:r w:rsidR="000F1D30">
        <w:fldChar w:fldCharType="separate"/>
      </w:r>
      <w:r w:rsidR="00D501C2">
        <w:rPr>
          <w:noProof/>
        </w:rPr>
        <w:t>(10, 15)</w:t>
      </w:r>
      <w:r w:rsidR="000F1D30">
        <w:fldChar w:fldCharType="end"/>
      </w:r>
      <w:r w:rsidR="002A261A">
        <w:t>.</w:t>
      </w:r>
      <w:r w:rsidR="00087013">
        <w:t xml:space="preserve"> We therefore propose that arginine is able to penetrate the dental plaque</w:t>
      </w:r>
      <w:r w:rsidR="00E248D9">
        <w:t xml:space="preserve"> </w:t>
      </w:r>
      <w:r w:rsidR="00087013">
        <w:t xml:space="preserve">biofilm, targeting interactions within the EPS, destabilizing the mechanical structure of the biofilm (Fig </w:t>
      </w:r>
      <w:r w:rsidR="00BD259E">
        <w:t>6</w:t>
      </w:r>
      <w:r w:rsidR="00087013">
        <w:t>). This is consistent with the reduced Young’s modulus observed for arginine</w:t>
      </w:r>
      <w:r w:rsidR="005F5738">
        <w:t>-</w:t>
      </w:r>
      <w:r w:rsidR="00087013">
        <w:t xml:space="preserve">treated saliva-plaque biofilms compared to untreated biofilms (Fig </w:t>
      </w:r>
      <w:r w:rsidR="001C0F16">
        <w:t>4</w:t>
      </w:r>
      <w:r w:rsidR="00087013">
        <w:t>C).  Furthermore, we have previously reported that arginine</w:t>
      </w:r>
      <w:r w:rsidR="005F5738">
        <w:t>-</w:t>
      </w:r>
      <w:r w:rsidR="00087013">
        <w:t xml:space="preserve">treated </w:t>
      </w:r>
      <w:r w:rsidR="00087013">
        <w:rPr>
          <w:i/>
          <w:iCs/>
        </w:rPr>
        <w:t xml:space="preserve">S. gordonii </w:t>
      </w:r>
      <w:r w:rsidR="00087013">
        <w:t xml:space="preserve">biofilms are more susceptible to removal by shear forces, due to the weakened mechanical structure (Fig </w:t>
      </w:r>
      <w:r w:rsidR="00BD259E">
        <w:t>6</w:t>
      </w:r>
      <w:r w:rsidR="00087013">
        <w:t>;</w:t>
      </w:r>
      <w:r w:rsidR="00855F4F">
        <w:t xml:space="preserve"> </w:t>
      </w:r>
      <w:r w:rsidR="00855F4F">
        <w:fldChar w:fldCharType="begin"/>
      </w:r>
      <w:r w:rsidR="00D501C2">
        <w:instrText xml:space="preserve"> ADDIN EN.CITE &lt;EndNote&gt;&lt;Cite&gt;&lt;Author&gt;Gloag&lt;/Author&gt;&lt;Year&gt;2021&lt;/Year&gt;&lt;RecNum&gt;2124&lt;/RecNum&gt;&lt;DisplayText&gt;(17)&lt;/DisplayText&gt;&lt;record&gt;&lt;rec-number&gt;2124&lt;/rec-number&gt;&lt;foreign-keys&gt;&lt;key app="EN" db-id="xp9s5rfstexpwceaa9gxaf9ow0tr2v22eded" timestamp="1636301024"&gt;2124&lt;/key&gt;&lt;/foreign-keys&gt;&lt;ref-type name="Journal Article"&gt;17&lt;/ref-type&gt;&lt;contributors&gt;&lt;authors&gt;&lt;author&gt;Gloag,Erin S.&lt;/author&gt;&lt;author&gt;Wozniak,Daniel J.&lt;/author&gt;&lt;author&gt;Wolf,Kevin L.&lt;/author&gt;&lt;author&gt;Masters,James G.&lt;/author&gt;&lt;author&gt;Daep,Carlo Amorin&lt;/author&gt;&lt;author&gt;Stoodley,Paul&lt;/author&gt;&lt;/authors&gt;&lt;/contributors&gt;&lt;auth-address&gt;Erin S. Gloag,Department of Microbial Infection and Immunity, The Ohio State University,United States,Erin.Gloag@osumc.edu&lt;/auth-address&gt;&lt;titles&gt;&lt;title&gt;Arginine Induced Streptococcus gordonii Biofilm Detachment Using a Novel Rotating-Disc Rheometry Method&lt;/title&gt;&lt;secondary-title&gt;Frontiers in Cellular and Infection Microbiology&lt;/secondary-title&gt;&lt;short-title&gt;Arginine increases biofilm detachment by shear forces&lt;/short-title&gt;&lt;/titles&gt;&lt;periodical&gt;&lt;full-title&gt;Front Cell Infect Microbiol&lt;/full-title&gt;&lt;abbr-1&gt;Frontiers in cellular and infection microbiology&lt;/abbr-1&gt;&lt;/periodical&gt;&lt;volume&gt;11&lt;/volume&gt;&lt;number&gt;1107&lt;/number&gt;&lt;keywords&gt;&lt;keyword&gt;viscoelasticity,biophysical,mechanics,Streptococcus gordonii,Arginine,dental plaque 2&lt;/keyword&gt;&lt;/keywords&gt;&lt;dates&gt;&lt;year&gt;2021&lt;/year&gt;&lt;pub-dates&gt;&lt;date&gt;2021-November-05&lt;/date&gt;&lt;/pub-dates&gt;&lt;/dates&gt;&lt;isbn&gt;2235-2988&lt;/isbn&gt;&lt;work-type&gt;Original Research&lt;/work-type&gt;&lt;urls&gt;&lt;related-urls&gt;&lt;url&gt;https://www.frontiersin.org/article/10.3389/fcimb.2021.784388&lt;/url&gt;&lt;/related-urls&gt;&lt;/urls&gt;&lt;electronic-resource-num&gt;10.3389/fcimb.2021.784388&lt;/electronic-resource-num&gt;&lt;language&gt;English&lt;/language&gt;&lt;/record&gt;&lt;/Cite&gt;&lt;/EndNote&gt;</w:instrText>
      </w:r>
      <w:r w:rsidR="00855F4F">
        <w:fldChar w:fldCharType="separate"/>
      </w:r>
      <w:r w:rsidR="00D501C2">
        <w:rPr>
          <w:noProof/>
        </w:rPr>
        <w:t>(17)</w:t>
      </w:r>
      <w:r w:rsidR="00855F4F">
        <w:fldChar w:fldCharType="end"/>
      </w:r>
      <w:r w:rsidR="00087013">
        <w:t xml:space="preserve">). </w:t>
      </w:r>
      <w:r w:rsidR="009F3E17">
        <w:t>Here we also demonstrate that treatment with zinc alone is able to weaken the mechanical structure of dental plaque</w:t>
      </w:r>
      <w:r w:rsidR="00E248D9">
        <w:t xml:space="preserve"> </w:t>
      </w:r>
      <w:r w:rsidR="009F3E17">
        <w:t>biofilms</w:t>
      </w:r>
      <w:r w:rsidR="00423FD2">
        <w:t xml:space="preserve"> (Fig </w:t>
      </w:r>
      <w:r w:rsidR="001C0F16">
        <w:t>4</w:t>
      </w:r>
      <w:r w:rsidR="00423FD2">
        <w:t xml:space="preserve"> and </w:t>
      </w:r>
      <w:r w:rsidR="00BD259E">
        <w:t>S1</w:t>
      </w:r>
      <w:r w:rsidR="00423FD2">
        <w:t>)</w:t>
      </w:r>
      <w:r w:rsidR="007B6C31">
        <w:t xml:space="preserve">, by targeting the biofilm EPS (Fig </w:t>
      </w:r>
      <w:r w:rsidR="001C0F16">
        <w:t>5</w:t>
      </w:r>
      <w:r w:rsidR="007B6C31">
        <w:t>)</w:t>
      </w:r>
      <w:r w:rsidR="00423FD2">
        <w:t xml:space="preserve">. </w:t>
      </w:r>
      <w:r w:rsidR="00323B2F">
        <w:t>Similarly, zinc has been shown to inhibit</w:t>
      </w:r>
      <w:r w:rsidR="004F56FC">
        <w:t xml:space="preserve"> surface attachment and EPS production of</w:t>
      </w:r>
      <w:r w:rsidR="00323B2F">
        <w:t xml:space="preserve"> </w:t>
      </w:r>
      <w:r w:rsidR="00323B2F">
        <w:rPr>
          <w:i/>
          <w:iCs/>
        </w:rPr>
        <w:t xml:space="preserve">Streptococcus mutans </w:t>
      </w:r>
      <w:r w:rsidR="00323B2F">
        <w:fldChar w:fldCharType="begin"/>
      </w:r>
      <w:r w:rsidR="007843C5">
        <w:instrText xml:space="preserve"> ADDIN EN.CITE &lt;EndNote&gt;&lt;Cite&gt;&lt;Author&gt;Steiger&lt;/Author&gt;&lt;Year&gt;2020&lt;/Year&gt;&lt;RecNum&gt;2120&lt;/RecNum&gt;&lt;DisplayText&gt;(44)&lt;/DisplayText&gt;&lt;record&gt;&lt;rec-number&gt;2120&lt;/rec-number&gt;&lt;foreign-keys&gt;&lt;key app="EN" db-id="xp9s5rfstexpwceaa9gxaf9ow0tr2v22eded" timestamp="1635882982"&gt;2120&lt;/key&gt;&lt;/foreign-keys&gt;&lt;ref-type name="Journal Article"&gt;17&lt;/ref-type&gt;&lt;contributors&gt;&lt;authors&gt;&lt;author&gt;Steiger, Elena Laura&lt;/author&gt;&lt;author&gt;Muelli, Julia Rahel&lt;/author&gt;&lt;author&gt;Braissant, Olivier&lt;/author&gt;&lt;author&gt;Waltimo, Tuomas&lt;/author&gt;&lt;author&gt;Astasov-Frauenhoffer, Monika&lt;/author&gt;&lt;/authors&gt;&lt;/contributors&gt;&lt;titles&gt;&lt;title&gt;Effect of divalent ions on cariogenic biofilm formation&lt;/title&gt;&lt;secondary-title&gt;BMC microbiology&lt;/secondary-title&gt;&lt;/titles&gt;&lt;periodical&gt;&lt;full-title&gt;BMC Microbiol&lt;/full-title&gt;&lt;abbr-1&gt;BMC microbiology&lt;/abbr-1&gt;&lt;/periodical&gt;&lt;pages&gt;1-11&lt;/pages&gt;&lt;volume&gt;20&lt;/volume&gt;&lt;number&gt;1&lt;/number&gt;&lt;dates&gt;&lt;year&gt;2020&lt;/year&gt;&lt;/dates&gt;&lt;isbn&gt;1471-2180&lt;/isbn&gt;&lt;urls&gt;&lt;/urls&gt;&lt;/record&gt;&lt;/Cite&gt;&lt;/EndNote&gt;</w:instrText>
      </w:r>
      <w:r w:rsidR="00323B2F">
        <w:fldChar w:fldCharType="separate"/>
      </w:r>
      <w:r w:rsidR="007843C5">
        <w:rPr>
          <w:noProof/>
        </w:rPr>
        <w:t>(44)</w:t>
      </w:r>
      <w:r w:rsidR="00323B2F">
        <w:fldChar w:fldCharType="end"/>
      </w:r>
      <w:r w:rsidR="00323B2F">
        <w:t xml:space="preserve">. </w:t>
      </w:r>
      <w:r w:rsidR="00BC4E65">
        <w:t xml:space="preserve">However, the antimicrobial effects of zinc are reduced in biofilms compared to planktonic cultures, and it has been suggested that zinc is unable to penetrate the biofilm </w:t>
      </w:r>
      <w:r w:rsidR="00BC4E65">
        <w:fldChar w:fldCharType="begin">
          <w:fldData xml:space="preserve">PEVuZE5vdGU+PENpdGU+PEF1dGhvcj5IZTwvQXV0aG9yPjxZZWFyPjIwMDI8L1llYXI+PFJlY051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</w:fldData>
        </w:fldChar>
      </w:r>
      <w:r w:rsidR="00D501C2">
        <w:instrText xml:space="preserve"> ADDIN EN.CITE </w:instrText>
      </w:r>
      <w:r w:rsidR="00D501C2">
        <w:fldChar w:fldCharType="begin">
          <w:fldData xml:space="preserve">PEVuZE5vdGU+PENpdGU+PEF1dGhvcj5IZTwvQXV0aG9yPjxZZWFyPjIwMDI8L1llYXI+PFJlY051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</w:fldData>
        </w:fldChar>
      </w:r>
      <w:r w:rsidR="00D501C2">
        <w:instrText xml:space="preserve"> ADDIN EN.CITE.DATA </w:instrText>
      </w:r>
      <w:r w:rsidR="00D501C2">
        <w:fldChar w:fldCharType="end"/>
      </w:r>
      <w:r w:rsidR="00BC4E65">
        <w:fldChar w:fldCharType="separate"/>
      </w:r>
      <w:r w:rsidR="00D501C2">
        <w:rPr>
          <w:noProof/>
        </w:rPr>
        <w:t>(19, 23, 26)</w:t>
      </w:r>
      <w:r w:rsidR="00BC4E65">
        <w:fldChar w:fldCharType="end"/>
      </w:r>
      <w:r w:rsidR="00BC4E65">
        <w:t xml:space="preserve">. </w:t>
      </w:r>
      <w:r w:rsidR="00DE4408">
        <w:t>We therefore propose that zinc is able to target the dental</w:t>
      </w:r>
      <w:r w:rsidR="00D66F14">
        <w:t xml:space="preserve"> </w:t>
      </w:r>
      <w:r w:rsidR="00DE4408">
        <w:t>plaque</w:t>
      </w:r>
      <w:r w:rsidR="00E248D9">
        <w:t xml:space="preserve"> </w:t>
      </w:r>
      <w:r w:rsidR="00DE4408">
        <w:t>biofilm EPS,</w:t>
      </w:r>
      <w:r w:rsidR="0077316F">
        <w:t xml:space="preserve"> possibly through cationic interactions,</w:t>
      </w:r>
      <w:r w:rsidR="00DE4408">
        <w:t xml:space="preserve"> however this action is limited to the periphery of the biofilm (Fig </w:t>
      </w:r>
      <w:r w:rsidR="00BD259E">
        <w:t>6</w:t>
      </w:r>
      <w:r w:rsidR="00DE4408">
        <w:t xml:space="preserve">). We predict that zinc treatment weakens the mechanical structure of the biofilm to a similar extent as arginine treatment, consistent with the Young’s modulus of zinc or arginine treated saliva-plaque biofilms being similar (Fig </w:t>
      </w:r>
      <w:r w:rsidR="001C0F16">
        <w:t>4</w:t>
      </w:r>
      <w:r w:rsidR="00DE4408">
        <w:t>C).</w:t>
      </w:r>
      <w:r w:rsidR="007A17A0">
        <w:t xml:space="preserve"> For treatment with </w:t>
      </w:r>
      <w:r w:rsidR="00E248D9">
        <w:t>DZA</w:t>
      </w:r>
      <w:r w:rsidR="00BC4E65">
        <w:t>,</w:t>
      </w:r>
      <w:r w:rsidR="007A17A0">
        <w:t xml:space="preserve"> we predict that arginine</w:t>
      </w:r>
      <w:r w:rsidR="00941BEE">
        <w:t xml:space="preserve"> first penetrate</w:t>
      </w:r>
      <w:r w:rsidR="00B62F49">
        <w:t>s</w:t>
      </w:r>
      <w:r w:rsidR="00941BEE">
        <w:t xml:space="preserve"> and </w:t>
      </w:r>
      <w:r w:rsidR="000B1DFE">
        <w:t xml:space="preserve">structurally </w:t>
      </w:r>
      <w:r w:rsidR="00941BEE">
        <w:t>weaken</w:t>
      </w:r>
      <w:r w:rsidR="00B62F49">
        <w:t>s</w:t>
      </w:r>
      <w:r w:rsidR="00941BEE">
        <w:t xml:space="preserve"> the biofilm</w:t>
      </w:r>
      <w:r w:rsidR="000B1DFE">
        <w:t>, through disruption of the biofilm EPS</w:t>
      </w:r>
      <w:r w:rsidR="00941BEE">
        <w:t xml:space="preserve">. </w:t>
      </w:r>
      <w:r w:rsidR="000B1DFE">
        <w:t>L</w:t>
      </w:r>
      <w:r w:rsidR="00BC4E65">
        <w:t>oosen</w:t>
      </w:r>
      <w:r w:rsidR="000B1DFE">
        <w:t>ing the</w:t>
      </w:r>
      <w:r w:rsidR="00BC4E65">
        <w:t xml:space="preserve"> biofilm structure </w:t>
      </w:r>
      <w:r w:rsidR="00B62F49">
        <w:t xml:space="preserve">then </w:t>
      </w:r>
      <w:r w:rsidR="00BC4E65">
        <w:t xml:space="preserve">permits </w:t>
      </w:r>
      <w:r w:rsidR="00E118FE">
        <w:t xml:space="preserve">zinc to gain entry </w:t>
      </w:r>
      <w:r w:rsidR="000B1DFE">
        <w:t xml:space="preserve">deeper </w:t>
      </w:r>
      <w:r w:rsidR="00E118FE">
        <w:t>into the biofilm</w:t>
      </w:r>
      <w:r w:rsidR="001A311C">
        <w:t>,</w:t>
      </w:r>
      <w:r w:rsidR="002542FF">
        <w:t xml:space="preserve"> extending the </w:t>
      </w:r>
      <w:r w:rsidR="000E1153">
        <w:t>e</w:t>
      </w:r>
      <w:r w:rsidR="002542FF">
        <w:t>ffects</w:t>
      </w:r>
      <w:r w:rsidR="00571F1A">
        <w:t xml:space="preserve"> of zinc to deeper regions of the biofilm</w:t>
      </w:r>
      <w:r w:rsidR="00137DC9">
        <w:t xml:space="preserve"> (Fig </w:t>
      </w:r>
      <w:r w:rsidR="00BD259E">
        <w:t>6</w:t>
      </w:r>
      <w:r w:rsidR="00137DC9">
        <w:t>)</w:t>
      </w:r>
      <w:r w:rsidR="00B61FF8">
        <w:t>.</w:t>
      </w:r>
      <w:r w:rsidR="00F0417F">
        <w:t xml:space="preserve"> </w:t>
      </w:r>
      <w:r w:rsidR="004F69BE">
        <w:t xml:space="preserve">This results in further weakening of the biofilm mechanical structure </w:t>
      </w:r>
      <w:r w:rsidR="004F69BE">
        <w:lastRenderedPageBreak/>
        <w:t>and increased susceptibility of the biofilm to removal by shear forces, compared to treatment with either arginine</w:t>
      </w:r>
      <w:r w:rsidR="009C78BE">
        <w:t xml:space="preserve"> </w:t>
      </w:r>
      <w:r w:rsidR="004F69BE">
        <w:t xml:space="preserve">or zinc alone. </w:t>
      </w:r>
      <w:r w:rsidR="009A51E2">
        <w:t>S</w:t>
      </w:r>
      <w:r w:rsidR="00F0417F">
        <w:t>upport</w:t>
      </w:r>
      <w:r w:rsidR="009A51E2">
        <w:t>ing this model,</w:t>
      </w:r>
      <w:r w:rsidR="00C133CA">
        <w:t xml:space="preserve"> </w:t>
      </w:r>
      <w:r w:rsidR="00C133CA" w:rsidRPr="00C133CA">
        <w:t>Matrix-assisted laser desorption</w:t>
      </w:r>
      <w:r w:rsidR="009C78BE">
        <w:t xml:space="preserve"> </w:t>
      </w:r>
      <w:r w:rsidR="00C133CA" w:rsidRPr="00C133CA">
        <w:t>/ionization-time of flight (MALDI-TOF) mass spectrometry (MS)</w:t>
      </w:r>
      <w:r w:rsidR="009A51E2">
        <w:t xml:space="preserve"> analysis revealed that saliva-plaque biofilms treated with a </w:t>
      </w:r>
      <w:r w:rsidR="00E248D9">
        <w:t>DZA</w:t>
      </w:r>
      <w:r w:rsidR="009A51E2">
        <w:t xml:space="preserve"> </w:t>
      </w:r>
      <w:r w:rsidR="009A51E2" w:rsidRPr="009E423B">
        <w:rPr>
          <w:rFonts w:cs="Arial"/>
          <w:szCs w:val="22"/>
        </w:rPr>
        <w:t>dentifrice</w:t>
      </w:r>
      <w:r w:rsidR="009A51E2">
        <w:rPr>
          <w:rFonts w:cs="Arial"/>
          <w:szCs w:val="22"/>
        </w:rPr>
        <w:t xml:space="preserve"> ha</w:t>
      </w:r>
      <w:r w:rsidR="00855F4F">
        <w:rPr>
          <w:rFonts w:cs="Arial"/>
          <w:szCs w:val="22"/>
        </w:rPr>
        <w:t>d</w:t>
      </w:r>
      <w:r w:rsidR="009A51E2">
        <w:rPr>
          <w:rFonts w:cs="Arial"/>
          <w:szCs w:val="22"/>
        </w:rPr>
        <w:t xml:space="preserve"> increased penetration and retention of zinc compared to treatment with Dual Zinc alone </w:t>
      </w:r>
      <w:r w:rsidR="009A51E2">
        <w:rPr>
          <w:rFonts w:cs="Arial"/>
          <w:szCs w:val="22"/>
        </w:rPr>
        <w:fldChar w:fldCharType="begin"/>
      </w:r>
      <w:r w:rsidR="00D501C2">
        <w:rPr>
          <w:rFonts w:cs="Arial"/>
          <w:szCs w:val="22"/>
        </w:rPr>
        <w:instrText xml:space="preserve"> ADDIN EN.CITE &lt;EndNote&gt;&lt;Cite&gt;&lt;Author&gt;Manus&lt;/Author&gt;&lt;Year&gt;2018&lt;/Year&gt;&lt;RecNum&gt;1997&lt;/RecNum&gt;&lt;DisplayText&gt;(16)&lt;/DisplayText&gt;&lt;record&gt;&lt;rec-number&gt;1997&lt;/rec-number&gt;&lt;foreign-keys&gt;&lt;key app="EN" db-id="xp9s5rfstexpwceaa9gxaf9ow0tr2v22eded" timestamp="1597849804"&gt;1997&lt;/key&gt;&lt;/foreign-keys&gt;&lt;ref-type name="Journal Article"&gt;17&lt;/ref-type&gt;&lt;contributors&gt;&lt;authors&gt;&lt;author&gt;Manus, Lisa M&lt;/author&gt;&lt;author&gt;Daep, CA&lt;/author&gt;&lt;author&gt;Begum-Gafur, R&lt;/author&gt;&lt;author&gt;Makwana, Ekta&lt;/author&gt;&lt;author&gt;Won, B&lt;/author&gt;&lt;author&gt;Yang, Y&lt;/author&gt;&lt;author&gt;HuangXY, Maloney V&lt;/author&gt;&lt;author&gt;Trivedi, HM&lt;/author&gt;&lt;author&gt;Wu, D&lt;/author&gt;&lt;author&gt;Masters, KG&lt;/author&gt;&lt;/authors&gt;&lt;/contributors&gt;&lt;titles&gt;&lt;title&gt;Enhanced in vitro zinc bioavailability through rational design of a dual zinc plus arginine dentifrice&lt;/title&gt;&lt;secondary-title&gt;J Clin Dent&lt;/secondary-title&gt;&lt;/titles&gt;&lt;periodical&gt;&lt;full-title&gt;J Clin Dent&lt;/full-title&gt;&lt;abbr-1&gt;The Journal of clinical dentistry&lt;/abbr-1&gt;&lt;/periodical&gt;&lt;pages&gt;A10-19&lt;/pages&gt;&lt;volume&gt;29&lt;/volume&gt;&lt;dates&gt;&lt;year&gt;2018&lt;/year&gt;&lt;/dates&gt;&lt;urls&gt;&lt;/urls&gt;&lt;/record&gt;&lt;/Cite&gt;&lt;/EndNote&gt;</w:instrText>
      </w:r>
      <w:r w:rsidR="009A51E2">
        <w:rPr>
          <w:rFonts w:cs="Arial"/>
          <w:szCs w:val="22"/>
        </w:rPr>
        <w:fldChar w:fldCharType="separate"/>
      </w:r>
      <w:r w:rsidR="00D501C2">
        <w:rPr>
          <w:rFonts w:cs="Arial"/>
          <w:noProof/>
          <w:szCs w:val="22"/>
        </w:rPr>
        <w:t>(16)</w:t>
      </w:r>
      <w:r w:rsidR="009A51E2">
        <w:rPr>
          <w:rFonts w:cs="Arial"/>
          <w:szCs w:val="22"/>
        </w:rPr>
        <w:fldChar w:fldCharType="end"/>
      </w:r>
      <w:r w:rsidR="009A51E2">
        <w:rPr>
          <w:rFonts w:cs="Arial"/>
          <w:szCs w:val="22"/>
        </w:rPr>
        <w:t xml:space="preserve">. </w:t>
      </w:r>
      <w:r w:rsidR="00483AD9">
        <w:t xml:space="preserve">This model currently only takes into consideration the physical effects over the short time scales </w:t>
      </w:r>
      <w:r w:rsidR="00EA3B21">
        <w:t xml:space="preserve">(2 min) </w:t>
      </w:r>
      <w:r w:rsidR="00483AD9">
        <w:t>analyzed here.</w:t>
      </w:r>
      <w:r w:rsidR="00855F4F">
        <w:t xml:space="preserve"> </w:t>
      </w:r>
    </w:p>
    <w:p w14:paraId="6D643782" w14:textId="77777777" w:rsidR="00855F4F" w:rsidRDefault="00855F4F" w:rsidP="009E12B0"/>
    <w:p w14:paraId="76C7D6FD" w14:textId="4B03DFBB" w:rsidR="005C2F40" w:rsidRPr="004D5442" w:rsidRDefault="00B62F49" w:rsidP="009E12B0">
      <w:r>
        <w:t xml:space="preserve">To determine if the mechanical destabilization of dental plaque biofilms was due to synergistic or additive interactions between zinc and arginine, we applied a modified fractional inhibitory concentration (FIC) index, referred to here as the interaction index. </w:t>
      </w:r>
      <w:r w:rsidR="00855F4F">
        <w:t xml:space="preserve">The </w:t>
      </w:r>
      <w:r w:rsidR="007340C9">
        <w:t>FIC</w:t>
      </w:r>
      <w:r w:rsidR="00855F4F">
        <w:t xml:space="preserve"> index is traditionally used to determine whether the interactions between antimicrobials are synergistic, additive or antagonistic when used in combination </w:t>
      </w:r>
      <w:r w:rsidR="00855F4F">
        <w:fldChar w:fldCharType="begin">
          <w:fldData xml:space="preserve">PEVuZE5vdGU+PENpdGU+PEF1dGhvcj5Cb3Jpc3k8L0F1dGhvcj48WWVhcj4yMDAzPC9ZZWFyPjxS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</w:fldData>
        </w:fldChar>
      </w:r>
      <w:r w:rsidR="007843C5">
        <w:instrText xml:space="preserve"> ADDIN EN.CITE </w:instrText>
      </w:r>
      <w:r w:rsidR="007843C5">
        <w:fldChar w:fldCharType="begin">
          <w:fldData xml:space="preserve">PEVuZE5vdGU+PENpdGU+PEF1dGhvcj5Cb3Jpc3k8L0F1dGhvcj48WWVhcj4yMDAzPC9ZZWFyPjxS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</w:fldData>
        </w:fldChar>
      </w:r>
      <w:r w:rsidR="007843C5">
        <w:instrText xml:space="preserve"> ADDIN EN.CITE.DATA </w:instrText>
      </w:r>
      <w:r w:rsidR="007843C5">
        <w:fldChar w:fldCharType="end"/>
      </w:r>
      <w:r w:rsidR="00855F4F">
        <w:fldChar w:fldCharType="separate"/>
      </w:r>
      <w:r w:rsidR="007843C5">
        <w:rPr>
          <w:noProof/>
        </w:rPr>
        <w:t>(45, 46)</w:t>
      </w:r>
      <w:r w:rsidR="00855F4F">
        <w:fldChar w:fldCharType="end"/>
      </w:r>
      <w:r w:rsidR="00855F4F">
        <w:t>.</w:t>
      </w:r>
      <w:r>
        <w:t xml:space="preserve"> B</w:t>
      </w:r>
      <w:r w:rsidR="007340C9">
        <w:t>y</w:t>
      </w:r>
      <w:r w:rsidR="00855F4F">
        <w:t xml:space="preserve"> substitut</w:t>
      </w:r>
      <w:r w:rsidR="007340C9">
        <w:t>ing</w:t>
      </w:r>
      <w:r w:rsidR="00855F4F">
        <w:t xml:space="preserve"> the minimum inhibitory concentrations </w:t>
      </w:r>
      <w:r w:rsidR="007340C9">
        <w:t>for</w:t>
      </w:r>
      <w:r w:rsidR="00855F4F">
        <w:t xml:space="preserve"> the Young’s modulus, according to equations 2 – 4 we obtain a</w:t>
      </w:r>
      <w:r w:rsidR="00392908">
        <w:t>n</w:t>
      </w:r>
      <w:r w:rsidR="00855F4F">
        <w:t xml:space="preserve"> </w:t>
      </w:r>
      <w:r w:rsidR="007340C9">
        <w:t xml:space="preserve">interaction </w:t>
      </w:r>
      <w:r w:rsidR="00855F4F">
        <w:t xml:space="preserve">index of 1.87 </w:t>
      </w:r>
      <w:r w:rsidR="00855F4F">
        <w:sym w:font="Symbol" w:char="F0B1"/>
      </w:r>
      <w:r w:rsidR="00855F4F">
        <w:t xml:space="preserve"> 0.95 (mean </w:t>
      </w:r>
      <w:r w:rsidR="00855F4F">
        <w:sym w:font="Symbol" w:char="F0B1"/>
      </w:r>
      <w:r w:rsidR="00855F4F">
        <w:t xml:space="preserve"> SD) for </w:t>
      </w:r>
      <w:r w:rsidR="00392908">
        <w:t>DZA</w:t>
      </w:r>
      <w:r w:rsidR="000D434E">
        <w:t>,</w:t>
      </w:r>
      <w:r w:rsidR="00855F4F">
        <w:t xml:space="preserve"> </w:t>
      </w:r>
      <w:r w:rsidR="002D5FF1">
        <w:t>suggestive</w:t>
      </w:r>
      <w:r w:rsidR="006C3D7A">
        <w:t xml:space="preserve"> of additive interactions </w:t>
      </w:r>
      <w:r w:rsidR="006C3D7A">
        <w:fldChar w:fldCharType="begin">
          <w:fldData xml:space="preserve">PEVuZE5vdGU+PENpdGU+PEF1dGhvcj5Cb3Jpc3k8L0F1dGhvcj48WWVhcj4yMDAzPC9ZZWFyPjxS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</w:fldData>
        </w:fldChar>
      </w:r>
      <w:r w:rsidR="007843C5">
        <w:instrText xml:space="preserve"> ADDIN EN.CITE </w:instrText>
      </w:r>
      <w:r w:rsidR="007843C5">
        <w:fldChar w:fldCharType="begin">
          <w:fldData xml:space="preserve">PEVuZE5vdGU+PENpdGU+PEF1dGhvcj5Cb3Jpc3k8L0F1dGhvcj48WWVhcj4yMDAzPC9ZZWFyPjxS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</w:fldData>
        </w:fldChar>
      </w:r>
      <w:r w:rsidR="007843C5">
        <w:instrText xml:space="preserve"> ADDIN EN.CITE.DATA </w:instrText>
      </w:r>
      <w:r w:rsidR="007843C5">
        <w:fldChar w:fldCharType="end"/>
      </w:r>
      <w:r w:rsidR="006C3D7A">
        <w:fldChar w:fldCharType="separate"/>
      </w:r>
      <w:r w:rsidR="007843C5">
        <w:rPr>
          <w:noProof/>
        </w:rPr>
        <w:t>(45, 46)</w:t>
      </w:r>
      <w:r w:rsidR="006C3D7A">
        <w:fldChar w:fldCharType="end"/>
      </w:r>
      <w:r w:rsidR="006C3D7A">
        <w:t>.</w:t>
      </w:r>
      <w:r w:rsidR="00771864">
        <w:t xml:space="preserve"> </w:t>
      </w:r>
      <w:r w:rsidR="005863D6">
        <w:t>Similarly</w:t>
      </w:r>
      <w:r w:rsidR="00771864">
        <w:t xml:space="preserve">, when the Young’s modulus of arginine-treated and zinc-treated saliva-plaque biofilms are subtracted, we obtain a value (4.95 </w:t>
      </w:r>
      <w:r w:rsidR="00771864">
        <w:sym w:font="Symbol" w:char="F0B1"/>
      </w:r>
      <w:r w:rsidR="00771864">
        <w:t xml:space="preserve"> 3.30) more </w:t>
      </w:r>
      <w:proofErr w:type="gramStart"/>
      <w:r w:rsidR="00771864">
        <w:t>similar to</w:t>
      </w:r>
      <w:proofErr w:type="gramEnd"/>
      <w:r w:rsidR="00771864">
        <w:t xml:space="preserve"> the Young’s modulus of </w:t>
      </w:r>
      <w:r w:rsidR="00392908">
        <w:t>DZA</w:t>
      </w:r>
      <w:r w:rsidR="00771864">
        <w:t xml:space="preserve">-treated biofilms (9.29 </w:t>
      </w:r>
      <w:r w:rsidR="00771864">
        <w:sym w:font="Symbol" w:char="F0B1"/>
      </w:r>
      <w:r w:rsidR="00771864">
        <w:t xml:space="preserve"> 2.87), compared to when moduli are divided (1.51 </w:t>
      </w:r>
      <w:r w:rsidR="00771864">
        <w:sym w:font="Symbol" w:char="F0B1"/>
      </w:r>
      <w:r w:rsidR="00771864">
        <w:t xml:space="preserve"> 0.35)</w:t>
      </w:r>
      <w:r w:rsidR="005863D6">
        <w:t>. This is further supportive that the interactions between zinc and arginine are additive. This suggests that across the short time scales analyzed here (2 min), both arginine and zinc have a similar target, presumably EPS</w:t>
      </w:r>
      <w:r w:rsidR="006B2A9C">
        <w:t xml:space="preserve"> (Fig </w:t>
      </w:r>
      <w:r w:rsidR="001C0F16">
        <w:t>5</w:t>
      </w:r>
      <w:r w:rsidR="006B2A9C">
        <w:t>)</w:t>
      </w:r>
      <w:r w:rsidR="005863D6">
        <w:t xml:space="preserve">, that is responsible for the </w:t>
      </w:r>
      <w:r w:rsidR="006B2A9C">
        <w:t xml:space="preserve">mechanical destabilization of the biofilm. However, across longer time scales with repeat treatments, it is likely that the antimicrobial effects of zinc, and the metabolic effects of arginine will influence these interactions, potentially shifting them to being more synergic. Therefore, </w:t>
      </w:r>
      <w:r w:rsidR="005863D6">
        <w:t>future studies that focus of these interactions</w:t>
      </w:r>
      <w:r w:rsidR="00014641">
        <w:t xml:space="preserve">, across </w:t>
      </w:r>
      <w:r w:rsidR="00EA3B21">
        <w:t xml:space="preserve">longer </w:t>
      </w:r>
      <w:r w:rsidR="00014641">
        <w:t>time scales,</w:t>
      </w:r>
      <w:r w:rsidR="005863D6">
        <w:t xml:space="preserve"> are warranted.</w:t>
      </w:r>
      <w:r w:rsidR="00066B1F">
        <w:t xml:space="preserve"> </w:t>
      </w:r>
      <w:r w:rsidR="00967C41" w:rsidRPr="00DB2CB3">
        <w:rPr>
          <w:rFonts w:cs="Arial"/>
          <w:szCs w:val="22"/>
        </w:rPr>
        <w:t xml:space="preserve">Furthermore, this study focused on maintenance of oral </w:t>
      </w:r>
      <w:r w:rsidR="00967C41" w:rsidRPr="00DB2CB3">
        <w:rPr>
          <w:rFonts w:cs="Arial"/>
          <w:szCs w:val="22"/>
        </w:rPr>
        <w:lastRenderedPageBreak/>
        <w:t>health hygiene, rather than the removal of pathogenic oral biofilms. Therefore, biofilms formed by oral commensals (</w:t>
      </w:r>
      <w:r w:rsidR="00967C41" w:rsidRPr="00DB2CB3">
        <w:rPr>
          <w:rFonts w:cs="Arial"/>
          <w:i/>
          <w:iCs/>
          <w:szCs w:val="22"/>
        </w:rPr>
        <w:t>S. gordonii</w:t>
      </w:r>
      <w:r w:rsidR="00967C41" w:rsidRPr="00DB2CB3">
        <w:rPr>
          <w:rFonts w:cs="Arial"/>
          <w:szCs w:val="22"/>
        </w:rPr>
        <w:t xml:space="preserve">) and saliva-plaque biofilms grown from healthy donors were only examined here. Future studies that focus on the cariogenic oral biofilm pathogen </w:t>
      </w:r>
      <w:r w:rsidR="00967C41" w:rsidRPr="00DB2CB3">
        <w:rPr>
          <w:rFonts w:cs="Arial"/>
          <w:i/>
          <w:iCs/>
          <w:szCs w:val="22"/>
        </w:rPr>
        <w:t>S. mutans</w:t>
      </w:r>
      <w:r w:rsidR="00967C41" w:rsidRPr="00DB2CB3">
        <w:rPr>
          <w:rFonts w:cs="Arial"/>
          <w:szCs w:val="22"/>
        </w:rPr>
        <w:t>, grown in the presence of sucrose are also warranted, to determine if these interactions between zinc and arginine are maintained in treatment of a cariogenic biofilm which includes a sticky glucan EPS matrix and acidic environment.</w:t>
      </w:r>
      <w:r w:rsidR="00967C41" w:rsidRPr="004D5442">
        <w:rPr>
          <w:rFonts w:cs="Arial"/>
          <w:szCs w:val="22"/>
        </w:rPr>
        <w:t xml:space="preserve"> </w:t>
      </w:r>
    </w:p>
    <w:p w14:paraId="4AF41317" w14:textId="3DF78497" w:rsidR="00D44D16" w:rsidRDefault="00D44D16" w:rsidP="009E12B0"/>
    <w:p w14:paraId="3F9F8D72" w14:textId="4FD7496A" w:rsidR="00F7629D" w:rsidRDefault="00DD5CF5" w:rsidP="009E12B0">
      <w:pPr>
        <w:rPr>
          <w:i/>
          <w:iCs/>
        </w:rPr>
      </w:pPr>
      <w:r w:rsidRPr="00DB2CB3">
        <w:t xml:space="preserve">Importantly, long term (6 months) clinical trials of a dentifrice containing DZA did not report any adverse side effects among the 100 </w:t>
      </w:r>
      <w:r w:rsidR="006E0EB9" w:rsidRPr="00DB2CB3">
        <w:t>participants</w:t>
      </w:r>
      <w:r w:rsidRPr="00DB2CB3">
        <w:t xml:space="preserve"> </w:t>
      </w:r>
      <w:r w:rsidR="006E0EB9" w:rsidRPr="00DB2CB3">
        <w:fldChar w:fldCharType="begin"/>
      </w:r>
      <w:r w:rsidR="006E0EB9" w:rsidRPr="00DB2CB3">
        <w:instrText xml:space="preserve"> ADDIN EN.CITE &lt;EndNote&gt;&lt;Cite&gt;&lt;Author&gt;Delgado&lt;/Author&gt;&lt;Year&gt;2018&lt;/Year&gt;&lt;RecNum&gt;2197&lt;/RecNum&gt;&lt;DisplayText&gt;(47)&lt;/DisplayText&gt;&lt;record&gt;&lt;rec-number&gt;2197&lt;/rec-number&gt;&lt;foreign-keys&gt;&lt;key app="EN" db-id="xp9s5rfstexpwceaa9gxaf9ow0tr2v22eded" timestamp="1665601635"&gt;2197&lt;/key&gt;&lt;/foreign-keys&gt;&lt;ref-type name="Journal Article"&gt;17&lt;/ref-type&gt;&lt;contributors&gt;&lt;authors&gt;&lt;author&gt;Delgado, Evaristo&lt;/author&gt;&lt;author&gt;Garcia-Godoy, Franklin&lt;/author&gt;&lt;author&gt;Montero-Aguilar, Mauricio&lt;/author&gt;&lt;author&gt;Mateo, Luis R&lt;/author&gt;&lt;author&gt;Ryan, Maria&lt;/author&gt;&lt;author&gt;Zhang, YP&lt;/author&gt;&lt;/authors&gt;&lt;/contributors&gt;&lt;titles&gt;&lt;title&gt;A clinical investigation of a dual zinc plus arginine dentifrice in reducing established dental plaque and gingivitis over a six-month period of product use&lt;/title&gt;&lt;secondary-title&gt;J Clin Dent&lt;/secondary-title&gt;&lt;/titles&gt;&lt;periodical&gt;&lt;full-title&gt;J Clin Dent&lt;/full-title&gt;&lt;abbr-1&gt;The Journal of clinical dentistry&lt;/abbr-1&gt;&lt;/periodical&gt;&lt;pages&gt;A33-A40&lt;/pages&gt;&lt;volume&gt;29&lt;/volume&gt;&lt;number&gt;Spec No A&lt;/number&gt;&lt;dates&gt;&lt;year&gt;2018&lt;/year&gt;&lt;/dates&gt;&lt;urls&gt;&lt;/urls&gt;&lt;/record&gt;&lt;/Cite&gt;&lt;/EndNote&gt;</w:instrText>
      </w:r>
      <w:r w:rsidR="006E0EB9" w:rsidRPr="00DB2CB3">
        <w:fldChar w:fldCharType="separate"/>
      </w:r>
      <w:r w:rsidR="006E0EB9" w:rsidRPr="00DB2CB3">
        <w:rPr>
          <w:noProof/>
        </w:rPr>
        <w:t>(47)</w:t>
      </w:r>
      <w:r w:rsidR="006E0EB9" w:rsidRPr="00DB2CB3">
        <w:fldChar w:fldCharType="end"/>
      </w:r>
      <w:r w:rsidR="006E0EB9" w:rsidRPr="00DB2CB3">
        <w:t>.</w:t>
      </w:r>
      <w:r w:rsidR="00C2556D" w:rsidRPr="00DB2CB3">
        <w:t xml:space="preserve"> Similarly, long term studies (&gt; 1 year) of zinc supplemented dentifrices reported no significant changes is oral microbial ecology or in antimicrobial resistant bacteria </w:t>
      </w:r>
      <w:r w:rsidR="00C2556D" w:rsidRPr="00DB2CB3">
        <w:fldChar w:fldCharType="begin"/>
      </w:r>
      <w:r w:rsidR="00C2556D" w:rsidRPr="00DB2CB3">
        <w:instrText xml:space="preserve"> ADDIN EN.CITE &lt;EndNote&gt;&lt;Cite&gt;&lt;Author&gt;Gjermo&lt;/Author&gt;&lt;Year&gt;1991&lt;/Year&gt;&lt;RecNum&gt;2198&lt;/RecNum&gt;&lt;DisplayText&gt;(48, 49)&lt;/DisplayText&gt;&lt;record&gt;&lt;rec-number&gt;2198&lt;/rec-number&gt;&lt;foreign-keys&gt;&lt;key app="EN" db-id="xp9s5rfstexpwceaa9gxaf9ow0tr2v22eded" timestamp="1665602147"&gt;2198&lt;/key&gt;&lt;/foreign-keys&gt;&lt;ref-type name="Journal Article"&gt;17&lt;/ref-type&gt;&lt;contributors&gt;&lt;authors&gt;&lt;author&gt;Gjermo, Per&lt;/author&gt;&lt;author&gt;Saxton, Charles A&lt;/author&gt;&lt;/authors&gt;&lt;/contributors&gt;&lt;titles&gt;&lt;title&gt;Antibacterial dentifrices: clinical data and relevance with emphasis on zinc/triclosan&lt;/title&gt;&lt;secondary-title&gt;Journal of Clinical Periodontology&lt;/secondary-title&gt;&lt;/titles&gt;&lt;periodical&gt;&lt;full-title&gt;Journal of clinical periodontology&lt;/full-title&gt;&lt;/periodical&gt;&lt;pages&gt;468-473&lt;/pages&gt;&lt;volume&gt;18&lt;/volume&gt;&lt;number&gt;6&lt;/number&gt;&lt;dates&gt;&lt;year&gt;1991&lt;/year&gt;&lt;/dates&gt;&lt;isbn&gt;0303-6979&lt;/isbn&gt;&lt;urls&gt;&lt;/urls&gt;&lt;/record&gt;&lt;/Cite&gt;&lt;Cite&gt;&lt;Author&gt;Marsh&lt;/Author&gt;&lt;Year&gt;1991&lt;/Year&gt;&lt;RecNum&gt;2199&lt;/RecNum&gt;&lt;record&gt;&lt;rec-number&gt;2199&lt;/rec-number&gt;&lt;foreign-keys&gt;&lt;key app="EN" db-id="xp9s5rfstexpwceaa9gxaf9ow0tr2v22eded" timestamp="1665602192"&gt;2199&lt;/key&gt;&lt;/foreign-keys&gt;&lt;ref-type name="Journal Article"&gt;17&lt;/ref-type&gt;&lt;contributors&gt;&lt;authors&gt;&lt;author&gt;Marsh, PD&lt;/author&gt;&lt;/authors&gt;&lt;/contributors&gt;&lt;titles&gt;&lt;title&gt;Dentifrices containing new agents for the control of plaque and gingivitis: microbiological aspects&lt;/title&gt;&lt;secondary-title&gt;Journal of clinical periodontology&lt;/secondary-title&gt;&lt;/titles&gt;&lt;periodical&gt;&lt;full-title&gt;Journal of clinical periodontology&lt;/full-title&gt;&lt;/periodical&gt;&lt;pages&gt;462-467&lt;/pages&gt;&lt;volume&gt;18&lt;/volume&gt;&lt;number&gt;6&lt;/number&gt;&lt;dates&gt;&lt;year&gt;1991&lt;/year&gt;&lt;/dates&gt;&lt;isbn&gt;0303-6979&lt;/isbn&gt;&lt;urls&gt;&lt;/urls&gt;&lt;/record&gt;&lt;/Cite&gt;&lt;/EndNote&gt;</w:instrText>
      </w:r>
      <w:r w:rsidR="00C2556D" w:rsidRPr="00DB2CB3">
        <w:fldChar w:fldCharType="separate"/>
      </w:r>
      <w:r w:rsidR="00C2556D" w:rsidRPr="00DB2CB3">
        <w:rPr>
          <w:noProof/>
        </w:rPr>
        <w:t>(48, 49)</w:t>
      </w:r>
      <w:r w:rsidR="00C2556D" w:rsidRPr="00DB2CB3">
        <w:fldChar w:fldCharType="end"/>
      </w:r>
      <w:r w:rsidR="00C2556D" w:rsidRPr="00DB2CB3">
        <w:t>.</w:t>
      </w:r>
      <w:r w:rsidR="006A1B25" w:rsidRPr="00DB2CB3">
        <w:t xml:space="preserve"> </w:t>
      </w:r>
      <w:r w:rsidR="00CF692C" w:rsidRPr="00DB2CB3">
        <w:t>Our</w:t>
      </w:r>
      <w:r w:rsidR="00CF692C">
        <w:t xml:space="preserve"> results and proposed model suggest that targeting the dental plaque</w:t>
      </w:r>
      <w:r w:rsidR="00392908">
        <w:t xml:space="preserve"> </w:t>
      </w:r>
      <w:r w:rsidR="00CF692C">
        <w:t xml:space="preserve">biofilm mechanics </w:t>
      </w:r>
      <w:r w:rsidR="00EA3B21">
        <w:t>is</w:t>
      </w:r>
      <w:r w:rsidR="00CF692C">
        <w:t xml:space="preserve"> a strategy to enhance the action of actives </w:t>
      </w:r>
      <w:r w:rsidR="00E06CED">
        <w:t xml:space="preserve">against bacteria </w:t>
      </w:r>
      <w:r w:rsidR="00CF692C">
        <w:t>within dentifrices. Our results are</w:t>
      </w:r>
      <w:r w:rsidR="00D44D16">
        <w:t xml:space="preserve"> also supported by similar observations, where</w:t>
      </w:r>
      <w:r w:rsidR="00977CB1">
        <w:t xml:space="preserve"> arginine increased the susceptibility of saliva-plaque biofilms to </w:t>
      </w:r>
      <w:r w:rsidR="00977CB1" w:rsidRPr="00977CB1">
        <w:t>cetylpyridinium chloride</w:t>
      </w:r>
      <w:r w:rsidR="00977CB1">
        <w:t xml:space="preserve"> </w:t>
      </w:r>
      <w:r w:rsidR="00977CB1">
        <w:fldChar w:fldCharType="begin">
          <w:fldData xml:space="preserve">PEVuZE5vdGU+PENpdGU+PEF1dGhvcj5Lb2xkZXJtYW48L0F1dGhvcj48WWVhcj4yMDE1PC9ZZWFy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</w:fldData>
        </w:fldChar>
      </w:r>
      <w:r w:rsidR="00D501C2">
        <w:instrText xml:space="preserve"> ADDIN EN.CITE </w:instrText>
      </w:r>
      <w:r w:rsidR="00D501C2">
        <w:fldChar w:fldCharType="begin">
          <w:fldData xml:space="preserve">PEVuZE5vdGU+PENpdGU+PEF1dGhvcj5Lb2xkZXJtYW48L0F1dGhvcj48WWVhcj4yMDE1PC9ZZWFy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</w:fldData>
        </w:fldChar>
      </w:r>
      <w:r w:rsidR="00D501C2">
        <w:instrText xml:space="preserve"> ADDIN EN.CITE.DATA </w:instrText>
      </w:r>
      <w:r w:rsidR="00D501C2">
        <w:fldChar w:fldCharType="end"/>
      </w:r>
      <w:r w:rsidR="00977CB1">
        <w:fldChar w:fldCharType="separate"/>
      </w:r>
      <w:r w:rsidR="00D501C2">
        <w:rPr>
          <w:noProof/>
        </w:rPr>
        <w:t>(15)</w:t>
      </w:r>
      <w:r w:rsidR="00977CB1">
        <w:fldChar w:fldCharType="end"/>
      </w:r>
      <w:r w:rsidR="00CF692C">
        <w:t xml:space="preserve">, </w:t>
      </w:r>
      <w:r w:rsidR="00CF692C">
        <w:rPr>
          <w:i/>
          <w:iCs/>
        </w:rPr>
        <w:t xml:space="preserve">Streptococcus pyogenes </w:t>
      </w:r>
      <w:r w:rsidR="00CF692C">
        <w:t xml:space="preserve">biofilms to penicillin </w:t>
      </w:r>
      <w:r w:rsidR="00CF692C">
        <w:fldChar w:fldCharType="begin"/>
      </w:r>
      <w:r w:rsidR="00967C41">
        <w:instrText xml:space="preserve"> ADDIN EN.CITE &lt;EndNote&gt;&lt;Cite&gt;&lt;Author&gt;Freiberg&lt;/Author&gt;&lt;Year&gt;2020&lt;/Year&gt;&lt;RecNum&gt;2121&lt;/RecNum&gt;&lt;DisplayText&gt;(50)&lt;/DisplayText&gt;&lt;record&gt;&lt;rec-number&gt;2121&lt;/rec-number&gt;&lt;foreign-keys&gt;&lt;key app="EN" db-id="xp9s5rfstexpwceaa9gxaf9ow0tr2v22eded" timestamp="1636130341"&gt;2121&lt;/key&gt;&lt;/foreign-keys&gt;&lt;ref-type name="Journal Article"&gt;17&lt;/ref-type&gt;&lt;contributors&gt;&lt;authors&gt;&lt;author&gt;Freiberg, Jeffrey A&lt;/author&gt;&lt;author&gt;Le Breton, Yoann&lt;/author&gt;&lt;author&gt;Harro, Janette M&lt;/author&gt;&lt;author&gt;Allison, Devon L&lt;/author&gt;&lt;author&gt;McIver, Kevin S&lt;/author&gt;&lt;author&gt;Shirtliff, Mark E&lt;/author&gt;&lt;/authors&gt;&lt;/contributors&gt;&lt;titles&gt;&lt;title&gt;The Arginine deiminase pathway impacts antibiotic tolerance during biofilm-mediated Streptococcus pyogenes infections&lt;/title&gt;&lt;secondary-title&gt;Mbio&lt;/secondary-title&gt;&lt;/titles&gt;&lt;periodical&gt;&lt;full-title&gt;MBio&lt;/full-title&gt;&lt;abbr-1&gt;mBio&lt;/abbr-1&gt;&lt;/periodical&gt;&lt;pages&gt;e00919-20&lt;/pages&gt;&lt;volume&gt;11&lt;/volume&gt;&lt;number&gt;4&lt;/number&gt;&lt;dates&gt;&lt;year&gt;2020&lt;/year&gt;&lt;/dates&gt;&lt;isbn&gt;2161-2129&lt;/isbn&gt;&lt;urls&gt;&lt;/urls&gt;&lt;/record&gt;&lt;/Cite&gt;&lt;/EndNote&gt;</w:instrText>
      </w:r>
      <w:r w:rsidR="00CF692C">
        <w:fldChar w:fldCharType="separate"/>
      </w:r>
      <w:r w:rsidR="00967C41">
        <w:rPr>
          <w:noProof/>
        </w:rPr>
        <w:t>(50)</w:t>
      </w:r>
      <w:r w:rsidR="00CF692C">
        <w:fldChar w:fldCharType="end"/>
      </w:r>
      <w:r w:rsidR="00CF692C">
        <w:t xml:space="preserve">, and </w:t>
      </w:r>
      <w:r w:rsidR="00CF692C">
        <w:rPr>
          <w:i/>
          <w:iCs/>
        </w:rPr>
        <w:t>Pseudomonas aeruginosa</w:t>
      </w:r>
      <w:r w:rsidR="00CF692C">
        <w:t xml:space="preserve"> biofilms to </w:t>
      </w:r>
      <w:r w:rsidR="00CF692C" w:rsidRPr="00FE4253">
        <w:t>tobramycin and ciprofloxacin</w:t>
      </w:r>
      <w:r w:rsidR="00CF692C">
        <w:t xml:space="preserve"> </w:t>
      </w:r>
      <w:r w:rsidR="00CF692C" w:rsidRPr="00FE4253">
        <w:fldChar w:fldCharType="begin"/>
      </w:r>
      <w:r w:rsidR="007843C5">
        <w:instrText xml:space="preserve"> ADDIN EN.CITE &lt;EndNote&gt;&lt;Cite&gt;&lt;Author&gt;Borriello&lt;/Author&gt;&lt;Year&gt;2006&lt;/Year&gt;&lt;RecNum&gt;2112&lt;/RecNum&gt;&lt;DisplayText&gt;(43)&lt;/DisplayText&gt;&lt;record&gt;&lt;rec-number&gt;2112&lt;/rec-number&gt;&lt;foreign-keys&gt;&lt;key app="EN" db-id="xp9s5rfstexpwceaa9gxaf9ow0tr2v22eded" timestamp="1633987813"&gt;2112&lt;/key&gt;&lt;/foreign-keys&gt;&lt;ref-type name="Journal Article"&gt;17&lt;/ref-type&gt;&lt;contributors&gt;&lt;authors&gt;&lt;author&gt;Borriello, Giorgia&lt;/author&gt;&lt;author&gt;Richards, Lee&lt;/author&gt;&lt;author&gt;Ehrlich, Garth D&lt;/author&gt;&lt;author&gt;Stewart, Philip S&lt;/author&gt;&lt;/authors&gt;&lt;/contributors&gt;&lt;titles&gt;&lt;title&gt;Arginine or nitrate enhances antibiotic susceptibility of Pseudomonas aeruginosa in biofilms&lt;/title&gt;&lt;secondary-title&gt;Antimicrobial agents and chemotherapy&lt;/secondary-title&gt;&lt;/titles&gt;&lt;periodical&gt;&lt;full-title&gt;Antimicrob Agents Chemother&lt;/full-title&gt;&lt;abbr-1&gt;Antimicrobial agents and chemotherapy&lt;/abbr-1&gt;&lt;/periodical&gt;&lt;pages&gt;382-384&lt;/pages&gt;&lt;volume&gt;50&lt;/volume&gt;&lt;number&gt;1&lt;/number&gt;&lt;dates&gt;&lt;year&gt;2006&lt;/year&gt;&lt;/dates&gt;&lt;isbn&gt;0066-4804&lt;/isbn&gt;&lt;urls&gt;&lt;/urls&gt;&lt;/record&gt;&lt;/Cite&gt;&lt;/EndNote&gt;</w:instrText>
      </w:r>
      <w:r w:rsidR="00CF692C" w:rsidRPr="00FE4253">
        <w:fldChar w:fldCharType="separate"/>
      </w:r>
      <w:r w:rsidR="007843C5">
        <w:rPr>
          <w:noProof/>
        </w:rPr>
        <w:t>(43)</w:t>
      </w:r>
      <w:r w:rsidR="00CF692C" w:rsidRPr="00FE4253">
        <w:fldChar w:fldCharType="end"/>
      </w:r>
      <w:r w:rsidR="00CF692C">
        <w:t xml:space="preserve">. Our results therefore support the growing evidence that arginine has the potential to be used as an antimicrobial </w:t>
      </w:r>
      <w:r w:rsidR="00CF692C" w:rsidRPr="00FE4253">
        <w:t>adjuvant</w:t>
      </w:r>
      <w:r w:rsidR="00CF692C">
        <w:t>.</w:t>
      </w:r>
      <w:r w:rsidR="00F7629D">
        <w:t xml:space="preserve"> </w:t>
      </w:r>
      <w:r w:rsidR="00BE7C48">
        <w:t xml:space="preserve">Finally, </w:t>
      </w:r>
      <w:r w:rsidR="00F7629D">
        <w:t>z</w:t>
      </w:r>
      <w:r w:rsidR="00BE7C48">
        <w:t>inc oxide inhibit</w:t>
      </w:r>
      <w:r w:rsidR="000D1D04">
        <w:t>s</w:t>
      </w:r>
      <w:r w:rsidR="00BE7C48">
        <w:t xml:space="preserve"> biofilm formation of </w:t>
      </w:r>
      <w:r w:rsidR="00BE7C48" w:rsidRPr="00C82BEC">
        <w:rPr>
          <w:i/>
          <w:iCs/>
        </w:rPr>
        <w:t>P. aeruginosa</w:t>
      </w:r>
      <w:r w:rsidR="00F7629D">
        <w:t>,</w:t>
      </w:r>
      <w:r w:rsidR="00BE7C48">
        <w:t xml:space="preserve"> </w:t>
      </w:r>
      <w:r w:rsidR="00BE7C48" w:rsidRPr="00BE7C48">
        <w:rPr>
          <w:i/>
          <w:iCs/>
        </w:rPr>
        <w:t>Chromobacterium violaceum</w:t>
      </w:r>
      <w:r w:rsidR="00F7629D">
        <w:t xml:space="preserve"> </w:t>
      </w:r>
      <w:r w:rsidR="00F7629D">
        <w:fldChar w:fldCharType="begin"/>
      </w:r>
      <w:r w:rsidR="00967C41">
        <w:instrText xml:space="preserve"> ADDIN EN.CITE &lt;EndNote&gt;&lt;Cite&gt;&lt;Author&gt;Khan&lt;/Author&gt;&lt;Year&gt;2020&lt;/Year&gt;&lt;RecNum&gt;2122&lt;/RecNum&gt;&lt;DisplayText&gt;(51)&lt;/DisplayText&gt;&lt;record&gt;&lt;rec-number&gt;2122&lt;/rec-number&gt;&lt;foreign-keys&gt;&lt;key app="EN" db-id="xp9s5rfstexpwceaa9gxaf9ow0tr2v22eded" timestamp="1636134904"&gt;2122&lt;/key&gt;&lt;/foreign-keys&gt;&lt;ref-type name="Journal Article"&gt;17&lt;/ref-type&gt;&lt;contributors&gt;&lt;authors&gt;&lt;author&gt;Khan, Mohd Farhan&lt;/author&gt;&lt;author&gt;Husain, Fohad Mabood&lt;/author&gt;&lt;author&gt;Zia, Qamar&lt;/author&gt;&lt;author&gt;Ahmad, Ejaz&lt;/author&gt;&lt;author&gt;Jamal, Azfar&lt;/author&gt;&lt;author&gt;Alaidarous, Mohammed&lt;/author&gt;&lt;author&gt;Banawas, Saeed&lt;/author&gt;&lt;author&gt;Alam, Md Manzar&lt;/author&gt;&lt;author&gt;Alshehri, Bader A&lt;/author&gt;&lt;author&gt;Jameel, Mohd&lt;/author&gt;&lt;/authors&gt;&lt;/contributors&gt;&lt;titles&gt;&lt;title&gt;Anti-quorum sensing and anti-biofilm activity of zinc oxide nanospikes&lt;/title&gt;&lt;secondary-title&gt;ACS omega&lt;/secondary-title&gt;&lt;/titles&gt;&lt;periodical&gt;&lt;full-title&gt;ACS omega&lt;/full-title&gt;&lt;/periodical&gt;&lt;pages&gt;32203-32215&lt;/pages&gt;&lt;volume&gt;5&lt;/volume&gt;&lt;number&gt;50&lt;/number&gt;&lt;dates&gt;&lt;year&gt;2020&lt;/year&gt;&lt;/dates&gt;&lt;isbn&gt;2470-1343&lt;/isbn&gt;&lt;urls&gt;&lt;/urls&gt;&lt;/record&gt;&lt;/Cite&gt;&lt;/EndNote&gt;</w:instrText>
      </w:r>
      <w:r w:rsidR="00F7629D">
        <w:fldChar w:fldCharType="separate"/>
      </w:r>
      <w:r w:rsidR="00967C41">
        <w:rPr>
          <w:noProof/>
        </w:rPr>
        <w:t>(51)</w:t>
      </w:r>
      <w:r w:rsidR="00F7629D">
        <w:fldChar w:fldCharType="end"/>
      </w:r>
      <w:r w:rsidR="00F7629D">
        <w:t xml:space="preserve"> and </w:t>
      </w:r>
      <w:r w:rsidR="00F7629D">
        <w:rPr>
          <w:i/>
          <w:iCs/>
        </w:rPr>
        <w:t>Candida albicans</w:t>
      </w:r>
      <w:r w:rsidR="00BE7C48">
        <w:t xml:space="preserve"> </w:t>
      </w:r>
      <w:r w:rsidR="00F7629D">
        <w:fldChar w:fldCharType="begin"/>
      </w:r>
      <w:r w:rsidR="00967C41">
        <w:instrText xml:space="preserve"> ADDIN EN.CITE &lt;EndNote&gt;&lt;Cite&gt;&lt;Author&gt;Hosseini&lt;/Author&gt;&lt;Year&gt;2018&lt;/Year&gt;&lt;RecNum&gt;2123&lt;/RecNum&gt;&lt;DisplayText&gt;(52)&lt;/DisplayText&gt;&lt;record&gt;&lt;rec-number&gt;2123&lt;/rec-number&gt;&lt;foreign-keys&gt;&lt;key app="EN" db-id="xp9s5rfstexpwceaa9gxaf9ow0tr2v22eded" timestamp="1636135190"&gt;2123&lt;/key&gt;&lt;/foreign-keys&gt;&lt;ref-type name="Journal Article"&gt;17&lt;/ref-type&gt;&lt;contributors&gt;&lt;authors&gt;&lt;author&gt;Hosseini, Seyedeh Sedigheh&lt;/author&gt;&lt;author&gt;Ghaemi, Ezzatollah&lt;/author&gt;&lt;author&gt;Koohsar, Faramarz&lt;/author&gt;&lt;/authors&gt;&lt;/contributors&gt;&lt;titles&gt;&lt;title&gt;Influence of ZnO nanoparticles on Candida albicans isolates biofilm formed on the urinary catheter&lt;/title&gt;&lt;secondary-title&gt;Iranian journal of microbiology&lt;/secondary-title&gt;&lt;/titles&gt;&lt;periodical&gt;&lt;full-title&gt;Iran J Microbiol&lt;/full-title&gt;&lt;abbr-1&gt;Iranian journal of microbiology&lt;/abbr-1&gt;&lt;/periodical&gt;&lt;pages&gt;424&lt;/pages&gt;&lt;volume&gt;10&lt;/volume&gt;&lt;number&gt;6&lt;/number&gt;&lt;dates&gt;&lt;year&gt;2018&lt;/year&gt;&lt;/dates&gt;&lt;urls&gt;&lt;/urls&gt;&lt;/record&gt;&lt;/Cite&gt;&lt;/EndNote&gt;</w:instrText>
      </w:r>
      <w:r w:rsidR="00F7629D">
        <w:fldChar w:fldCharType="separate"/>
      </w:r>
      <w:r w:rsidR="00967C41">
        <w:rPr>
          <w:noProof/>
        </w:rPr>
        <w:t>(52)</w:t>
      </w:r>
      <w:r w:rsidR="00F7629D">
        <w:fldChar w:fldCharType="end"/>
      </w:r>
      <w:r w:rsidR="00D66F14">
        <w:t xml:space="preserve">. This suggests that </w:t>
      </w:r>
      <w:r w:rsidR="00392908">
        <w:t>DZA</w:t>
      </w:r>
      <w:r w:rsidR="00D66F14">
        <w:t xml:space="preserve"> has the potential to be used across diverse clinical applications for the treatment of biofilm-associated infections, in addition to maintenance of oral health and hygiene.    </w:t>
      </w:r>
      <w:r w:rsidR="00BE7C48" w:rsidRPr="00BE7C48">
        <w:rPr>
          <w:i/>
          <w:iCs/>
        </w:rPr>
        <w:t xml:space="preserve">  </w:t>
      </w:r>
    </w:p>
    <w:p w14:paraId="14060802" w14:textId="77777777" w:rsidR="00647FD0" w:rsidRPr="009E12B0" w:rsidRDefault="00647FD0" w:rsidP="009E12B0"/>
    <w:p w14:paraId="0B168303" w14:textId="5471950D" w:rsidR="00463B43" w:rsidRPr="00463B43" w:rsidRDefault="00463B43" w:rsidP="00463B43">
      <w:pPr>
        <w:pStyle w:val="Heading1"/>
      </w:pPr>
      <w:r>
        <w:t>Materials and Methods</w:t>
      </w:r>
    </w:p>
    <w:p w14:paraId="7073E903" w14:textId="384E2C22" w:rsidR="007B6386" w:rsidRDefault="007B6386" w:rsidP="007B6386">
      <w:pPr>
        <w:pStyle w:val="Heading2"/>
      </w:pPr>
      <w:r>
        <w:t>Preparation of treatment formulations</w:t>
      </w:r>
    </w:p>
    <w:p w14:paraId="27EAA7EF" w14:textId="7D1AA68E" w:rsidR="005107AD" w:rsidRDefault="005107AD" w:rsidP="004E57D1">
      <w:r w:rsidRPr="005107AD">
        <w:t>Test solutions</w:t>
      </w:r>
      <w:r>
        <w:t xml:space="preserve"> consist</w:t>
      </w:r>
      <w:r w:rsidR="00392908">
        <w:t>ed</w:t>
      </w:r>
      <w:r>
        <w:t xml:space="preserve"> of 1.5% arginine, </w:t>
      </w:r>
      <w:r w:rsidR="00392908">
        <w:t>Dual Zinc (</w:t>
      </w:r>
      <w:r w:rsidR="00CE14D2">
        <w:t>0.96</w:t>
      </w:r>
      <w:r>
        <w:t>% total zinc ion</w:t>
      </w:r>
      <w:r w:rsidR="00392908">
        <w:t xml:space="preserve">s; </w:t>
      </w:r>
      <w:r>
        <w:t xml:space="preserve">zinc citrate and zinc oxide), or </w:t>
      </w:r>
      <w:r w:rsidR="00392908">
        <w:t xml:space="preserve">Dual Zinc plus Arginine (0.96% zinc ions; zinc oxide and zinc citrate, </w:t>
      </w:r>
      <w:r w:rsidR="00392908">
        <w:lastRenderedPageBreak/>
        <w:t xml:space="preserve">and 1.5% L-arginine). </w:t>
      </w:r>
      <w:r w:rsidR="00F35871">
        <w:t>S</w:t>
      </w:r>
      <w:r>
        <w:t>olutions were adjusted to a final pH of 7.0. In toothpaste</w:t>
      </w:r>
      <w:r w:rsidR="00CE14D2">
        <w:t>-</w:t>
      </w:r>
      <w:r>
        <w:t xml:space="preserve">treated biofilm experiments, the biofilms were treated with </w:t>
      </w:r>
      <w:r w:rsidR="00F35871">
        <w:t xml:space="preserve">either </w:t>
      </w:r>
      <w:r w:rsidR="004E57D1" w:rsidRPr="004E57D1">
        <w:t xml:space="preserve">commercially available </w:t>
      </w:r>
      <w:r w:rsidR="004E57D1">
        <w:t xml:space="preserve">stannous fluoride </w:t>
      </w:r>
      <w:r w:rsidR="004E57D1" w:rsidRPr="004E57D1">
        <w:t>0.0454 % based active agent</w:t>
      </w:r>
      <w:r w:rsidR="00C23E3E">
        <w:t xml:space="preserve">, stabilized with sodium </w:t>
      </w:r>
      <w:r w:rsidR="00C23E3E" w:rsidRPr="00C23E3E">
        <w:t>hexametaphosphate</w:t>
      </w:r>
      <w:r w:rsidR="004E57D1">
        <w:t xml:space="preserve"> </w:t>
      </w:r>
      <w:r w:rsidR="00F35871">
        <w:t xml:space="preserve">(Procter and Gamble, UK) or </w:t>
      </w:r>
      <w:r>
        <w:t>Colgate Total containing Dual Zinc plus Arginine</w:t>
      </w:r>
      <w:r w:rsidR="000B279F">
        <w:t xml:space="preserve"> </w:t>
      </w:r>
      <w:r w:rsidR="000B279F" w:rsidRPr="000B279F">
        <w:t xml:space="preserve">and </w:t>
      </w:r>
      <w:r>
        <w:t>(Colgate-Palmolive, U</w:t>
      </w:r>
      <w:r w:rsidR="000B279F">
        <w:t>K</w:t>
      </w:r>
      <w:r>
        <w:t>).</w:t>
      </w:r>
    </w:p>
    <w:p w14:paraId="7346D4C8" w14:textId="77777777" w:rsidR="007B6386" w:rsidRPr="007B6386" w:rsidRDefault="007B6386" w:rsidP="007B6386"/>
    <w:p w14:paraId="72AC908A" w14:textId="66128B39" w:rsidR="00042E81" w:rsidRDefault="00A373F0" w:rsidP="00463B43">
      <w:pPr>
        <w:pStyle w:val="Heading2"/>
      </w:pPr>
      <w:r>
        <w:t>Saliva-plaque inoculum collection</w:t>
      </w:r>
    </w:p>
    <w:p w14:paraId="6131E59B" w14:textId="5FDA0985" w:rsidR="00A373F0" w:rsidRDefault="00A373F0" w:rsidP="00A373F0">
      <w:r>
        <w:t>Saliva-plaque was collected from healthy individuals according to protocols in the approved OSU IRB</w:t>
      </w:r>
      <w:r w:rsidR="00264FF1">
        <w:t xml:space="preserve"> </w:t>
      </w:r>
      <w:r w:rsidR="00264FF1" w:rsidRPr="00264FF1">
        <w:t>(#2017H0016, 03/22/2017</w:t>
      </w:r>
      <w:r w:rsidR="00264FF1">
        <w:rPr>
          <w:rFonts w:ascii="Calibri" w:eastAsia="Times New Roman" w:hAnsi="Calibri"/>
          <w:color w:val="000000"/>
          <w:sz w:val="24"/>
          <w:shd w:val="clear" w:color="auto" w:fill="FFFFFF"/>
        </w:rPr>
        <w:t>)</w:t>
      </w:r>
      <w:r w:rsidR="00A676A8">
        <w:rPr>
          <w:rFonts w:ascii="Calibri" w:eastAsia="Times New Roman" w:hAnsi="Calibri"/>
          <w:color w:val="000000"/>
          <w:sz w:val="24"/>
          <w:shd w:val="clear" w:color="auto" w:fill="FFFFFF"/>
        </w:rPr>
        <w:t xml:space="preserve"> </w:t>
      </w:r>
      <w:r w:rsidR="00A676A8">
        <w:rPr>
          <w:rFonts w:ascii="Calibri" w:eastAsia="Times New Roman" w:hAnsi="Calibri"/>
          <w:color w:val="000000"/>
          <w:sz w:val="24"/>
          <w:shd w:val="clear" w:color="auto" w:fill="FFFFFF"/>
        </w:rPr>
        <w:fldChar w:fldCharType="begin"/>
      </w:r>
      <w:r w:rsidR="00C02D92">
        <w:rPr>
          <w:rFonts w:ascii="Calibri" w:eastAsia="Times New Roman" w:hAnsi="Calibri"/>
          <w:color w:val="000000"/>
          <w:sz w:val="24"/>
          <w:shd w:val="clear" w:color="auto" w:fill="FFFFFF"/>
        </w:rPr>
        <w:instrText xml:space="preserve"> ADDIN EN.CITE &lt;EndNote&gt;&lt;Cite&gt;&lt;Author&gt;Khosravi&lt;/Author&gt;&lt;Year&gt;2020&lt;/Year&gt;&lt;RecNum&gt;1900&lt;/RecNum&gt;&lt;DisplayText&gt;(39)&lt;/DisplayText&gt;&lt;record&gt;&lt;rec-number&gt;1900&lt;/rec-number&gt;&lt;foreign-keys&gt;&lt;key app="EN" db-id="xp9s5rfstexpwceaa9gxaf9ow0tr2v22eded" timestamp="1588779445"&gt;1900&lt;/key&gt;&lt;/foreign-keys&gt;&lt;ref-type name="Journal Article"&gt;17&lt;/ref-type&gt;&lt;contributors&gt;&lt;authors&gt;&lt;author&gt;Khosravi, Y&lt;/author&gt;&lt;author&gt;Kandukuri, RDP&lt;/author&gt;&lt;author&gt;Palmer, S&lt;/author&gt;&lt;author&gt;Gloag, ES&lt;/author&gt;&lt;author&gt;Borisov, SM&lt;/author&gt;&lt;author&gt;Starke, M&lt;/author&gt;&lt;author&gt;Ward, M&lt;/author&gt;&lt;author&gt;Kumar, P&lt;/author&gt;&lt;author&gt;Dd, Beer&lt;/author&gt;&lt;author&gt;Chennu, A&lt;/author&gt;&lt;author&gt;Stoodley, P&lt;/author&gt;&lt;/authors&gt;&lt;/contributors&gt;&lt;titles&gt;&lt;title&gt;Use of an Oxygen Planar Optode to Assess the Effect of High Velocity Microsprays on Oxygen Penetration in a Human Dental Biofilms In-Vitro&lt;/title&gt;&lt;secondary-title&gt;BMC Oral Health&lt;/secondary-title&gt;&lt;/titles&gt;&lt;periodical&gt;&lt;full-title&gt;BMC Oral Health&lt;/full-title&gt;&lt;/periodical&gt;&lt;volume&gt;20&lt;/volume&gt;&lt;number&gt;230&lt;/number&gt;&lt;dates&gt;&lt;year&gt;2020&lt;/year&gt;&lt;/dates&gt;&lt;urls&gt;&lt;/urls&gt;&lt;electronic-resource-num&gt;doi.org/10.1186/s12903-020-01217-0&lt;/electronic-resource-num&gt;&lt;/record&gt;&lt;/Cite&gt;&lt;/EndNote&gt;</w:instrText>
      </w:r>
      <w:r w:rsidR="00A676A8">
        <w:rPr>
          <w:rFonts w:ascii="Calibri" w:eastAsia="Times New Roman" w:hAnsi="Calibri"/>
          <w:color w:val="000000"/>
          <w:sz w:val="24"/>
          <w:shd w:val="clear" w:color="auto" w:fill="FFFFFF"/>
        </w:rPr>
        <w:fldChar w:fldCharType="separate"/>
      </w:r>
      <w:r w:rsidR="007843C5">
        <w:rPr>
          <w:rFonts w:ascii="Calibri" w:eastAsia="Times New Roman" w:hAnsi="Calibri"/>
          <w:noProof/>
          <w:color w:val="000000"/>
          <w:sz w:val="24"/>
          <w:shd w:val="clear" w:color="auto" w:fill="FFFFFF"/>
        </w:rPr>
        <w:t>(39)</w:t>
      </w:r>
      <w:r w:rsidR="00A676A8">
        <w:rPr>
          <w:rFonts w:ascii="Calibri" w:eastAsia="Times New Roman" w:hAnsi="Calibri"/>
          <w:color w:val="000000"/>
          <w:sz w:val="24"/>
          <w:shd w:val="clear" w:color="auto" w:fill="FFFFFF"/>
        </w:rPr>
        <w:fldChar w:fldCharType="end"/>
      </w:r>
      <w:r>
        <w:t xml:space="preserve">. Collected samples were pooled and separated into 1mL </w:t>
      </w:r>
      <w:r w:rsidR="005D7CA2">
        <w:t>aliquots</w:t>
      </w:r>
      <w:r>
        <w:t xml:space="preserve"> supplemented with 30% glycerol. Samples were stored at -80</w:t>
      </w:r>
      <w:r>
        <w:rPr>
          <w:rFonts w:cs="Arial"/>
        </w:rPr>
        <w:t>°</w:t>
      </w:r>
      <w:r>
        <w:t>C</w:t>
      </w:r>
      <w:r w:rsidR="00CE14D2">
        <w:t xml:space="preserve"> prior to experimentation.</w:t>
      </w:r>
    </w:p>
    <w:p w14:paraId="524265AA" w14:textId="77777777" w:rsidR="00A373F0" w:rsidRDefault="00A373F0" w:rsidP="00A373F0"/>
    <w:p w14:paraId="58431C59" w14:textId="6294F22F" w:rsidR="00A373F0" w:rsidRDefault="00A373F0" w:rsidP="00463B43">
      <w:pPr>
        <w:pStyle w:val="Heading2"/>
      </w:pPr>
      <w:r>
        <w:t>Biofilm growth</w:t>
      </w:r>
    </w:p>
    <w:p w14:paraId="1F8234E4" w14:textId="77777777" w:rsidR="00F35871" w:rsidRDefault="00F35871" w:rsidP="00F35871">
      <w:pPr>
        <w:pStyle w:val="Heading3"/>
      </w:pPr>
      <w:r>
        <w:rPr>
          <w:i/>
          <w:iCs/>
        </w:rPr>
        <w:t xml:space="preserve">S. gordonii </w:t>
      </w:r>
      <w:r>
        <w:t>biofilms</w:t>
      </w:r>
    </w:p>
    <w:p w14:paraId="6133D8DB" w14:textId="77777777" w:rsidR="00F35871" w:rsidRPr="00DD6836" w:rsidRDefault="00F35871" w:rsidP="00F35871">
      <w:r>
        <w:rPr>
          <w:i/>
          <w:iCs/>
        </w:rPr>
        <w:t>S. gordonii</w:t>
      </w:r>
      <w:r>
        <w:t xml:space="preserve"> wild type strain DL1 was used in this study. Biofilms were grown as previously described </w:t>
      </w:r>
      <w:r>
        <w:fldChar w:fldCharType="begin"/>
      </w:r>
      <w:r>
        <w:instrText xml:space="preserve"> ADDIN EN.CITE &lt;EndNote&gt;&lt;Cite&gt;&lt;Author&gt;Gloag&lt;/Author&gt;&lt;Year&gt;2021&lt;/Year&gt;&lt;RecNum&gt;2124&lt;/RecNum&gt;&lt;DisplayText&gt;(17)&lt;/DisplayText&gt;&lt;record&gt;&lt;rec-number&gt;2124&lt;/rec-number&gt;&lt;foreign-keys&gt;&lt;key app="EN" db-id="xp9s5rfstexpwceaa9gxaf9ow0tr2v22eded" timestamp="1636301024"&gt;2124&lt;/key&gt;&lt;/foreign-keys&gt;&lt;ref-type name="Journal Article"&gt;17&lt;/ref-type&gt;&lt;contributors&gt;&lt;authors&gt;&lt;author&gt;Gloag,Erin S.&lt;/author&gt;&lt;author&gt;Wozniak,Daniel J.&lt;/author&gt;&lt;author&gt;Wolf,Kevin L.&lt;/author&gt;&lt;author&gt;Masters,James G.&lt;/author&gt;&lt;author&gt;Daep,Carlo Amorin&lt;/author&gt;&lt;author&gt;Stoodley,Paul&lt;/author&gt;&lt;/authors&gt;&lt;/contributors&gt;&lt;auth-address&gt;Erin S. Gloag,Department of Microbial Infection and Immunity, The Ohio State University,United States,Erin.Gloag@osumc.edu&lt;/auth-address&gt;&lt;titles&gt;&lt;title&gt;Arginine Induced Streptococcus gordonii Biofilm Detachment Using a Novel Rotating-Disc Rheometry Method&lt;/title&gt;&lt;secondary-title&gt;Frontiers in Cellular and Infection Microbiology&lt;/secondary-title&gt;&lt;short-title&gt;Arginine increases biofilm detachment by shear forces&lt;/short-title&gt;&lt;/titles&gt;&lt;periodical&gt;&lt;full-title&gt;Front Cell Infect Microbiol&lt;/full-title&gt;&lt;abbr-1&gt;Frontiers in cellular and infection microbiology&lt;/abbr-1&gt;&lt;/periodical&gt;&lt;volume&gt;11&lt;/volume&gt;&lt;number&gt;1107&lt;/number&gt;&lt;keywords&gt;&lt;keyword&gt;viscoelasticity,biophysical,mechanics,Streptococcus gordonii,Arginine,dental plaque 2&lt;/keyword&gt;&lt;/keywords&gt;&lt;dates&gt;&lt;year&gt;2021&lt;/year&gt;&lt;pub-dates&gt;&lt;date&gt;2021-November-05&lt;/date&gt;&lt;/pub-dates&gt;&lt;/dates&gt;&lt;isbn&gt;2235-2988&lt;/isbn&gt;&lt;work-type&gt;Original Research&lt;/work-type&gt;&lt;urls&gt;&lt;related-urls&gt;&lt;url&gt;https://www.frontiersin.org/article/10.3389/fcimb.2021.784388&lt;/url&gt;&lt;/related-urls&gt;&lt;/urls&gt;&lt;electronic-resource-num&gt;10.3389/fcimb.2021.784388&lt;/electronic-resource-num&gt;&lt;language&gt;English&lt;/language&gt;&lt;/record&gt;&lt;/Cite&gt;&lt;/EndNote&gt;</w:instrText>
      </w:r>
      <w:r>
        <w:fldChar w:fldCharType="separate"/>
      </w:r>
      <w:r>
        <w:rPr>
          <w:noProof/>
        </w:rPr>
        <w:t>(17)</w:t>
      </w:r>
      <w:r>
        <w:fldChar w:fldCharType="end"/>
      </w:r>
      <w:r>
        <w:t>. Briefly, sterile 40mm diameter coupons were submerged in 40mL brain heart infusion media, supplemented with 0.5% sucrose, and inoculated with 400</w:t>
      </w:r>
      <w:r>
        <w:rPr>
          <w:rFonts w:cs="Arial"/>
        </w:rPr>
        <w:t>μ</w:t>
      </w:r>
      <w:r>
        <w:t xml:space="preserve">L of overnight </w:t>
      </w:r>
      <w:r>
        <w:rPr>
          <w:i/>
          <w:iCs/>
        </w:rPr>
        <w:t>S. gordonii</w:t>
      </w:r>
      <w:r>
        <w:t xml:space="preserve"> culture. Coupons were incubated in a humidified chamber at 37</w:t>
      </w:r>
      <w:r>
        <w:rPr>
          <w:rFonts w:cs="Arial"/>
        </w:rPr>
        <w:t>°</w:t>
      </w:r>
      <w:r>
        <w:t>C with 5% CO</w:t>
      </w:r>
      <w:r>
        <w:rPr>
          <w:vertAlign w:val="subscript"/>
        </w:rPr>
        <w:t>2</w:t>
      </w:r>
      <w:r>
        <w:t xml:space="preserve">, on an orbital shaker at 150rpm. The growth media was replaced every 24h. Biofilms were grown for 5 days. </w:t>
      </w:r>
    </w:p>
    <w:p w14:paraId="01EC05BE" w14:textId="77777777" w:rsidR="00F35871" w:rsidRDefault="00F35871" w:rsidP="002B577B"/>
    <w:p w14:paraId="071BF07C" w14:textId="55FA6470" w:rsidR="00DD6836" w:rsidRPr="00DD6836" w:rsidRDefault="009B3551" w:rsidP="00DD6836">
      <w:pPr>
        <w:pStyle w:val="Heading3"/>
      </w:pPr>
      <w:r>
        <w:rPr>
          <w:i/>
          <w:iCs/>
        </w:rPr>
        <w:t xml:space="preserve">In </w:t>
      </w:r>
      <w:r w:rsidRPr="009B3551">
        <w:rPr>
          <w:i/>
          <w:iCs/>
        </w:rPr>
        <w:t>vitro</w:t>
      </w:r>
      <w:r>
        <w:t xml:space="preserve"> s</w:t>
      </w:r>
      <w:r w:rsidR="00DD6836" w:rsidRPr="009B3551">
        <w:t>aliva</w:t>
      </w:r>
      <w:r w:rsidR="00DD6836">
        <w:t>-plaque biofilms</w:t>
      </w:r>
    </w:p>
    <w:p w14:paraId="21A36A42" w14:textId="2E3B7480" w:rsidR="00264FF1" w:rsidRPr="00645C65" w:rsidRDefault="00A373F0" w:rsidP="00A52591">
      <w:pPr>
        <w:rPr>
          <w:rFonts w:ascii="Times New Roman" w:eastAsia="Times New Roman" w:hAnsi="Times New Roman" w:cs="Times New Roman"/>
          <w:sz w:val="24"/>
          <w:lang w:val="en-AU" w:eastAsia="en-GB"/>
        </w:rPr>
      </w:pPr>
      <w:r>
        <w:t>Sterile hydroxyl-appetite</w:t>
      </w:r>
      <w:r w:rsidR="00F35871">
        <w:t xml:space="preserve"> (HA)</w:t>
      </w:r>
      <w:r w:rsidR="00264FF1">
        <w:t xml:space="preserve"> </w:t>
      </w:r>
      <w:r>
        <w:t xml:space="preserve">discs were </w:t>
      </w:r>
      <w:r w:rsidR="00DD6836">
        <w:t>transferred to</w:t>
      </w:r>
      <w:r>
        <w:t xml:space="preserve"> a 24-well plate</w:t>
      </w:r>
      <w:r w:rsidR="00DD6836">
        <w:t xml:space="preserve">, </w:t>
      </w:r>
      <w:r>
        <w:t>one disc per well. 900</w:t>
      </w:r>
      <w:r>
        <w:rPr>
          <w:rFonts w:cs="Arial"/>
        </w:rPr>
        <w:t>μ</w:t>
      </w:r>
      <w:r>
        <w:t>L of McBain media (2g/L peptone, 2g/L trypticase peptone, 1g/L yeast extract, 0.35g/L NaCl, 0.2g/L KCl, 0.2g/L CaCl</w:t>
      </w:r>
      <w:r>
        <w:rPr>
          <w:vertAlign w:val="subscript"/>
        </w:rPr>
        <w:t>2</w:t>
      </w:r>
      <w:r>
        <w:t>, 2.5g/L mucin, 50mM PIPES buffer, 5</w:t>
      </w:r>
      <w:r>
        <w:rPr>
          <w:rFonts w:cs="Arial"/>
        </w:rPr>
        <w:t>μ</w:t>
      </w:r>
      <w:r>
        <w:t>g/mL hemin, 1</w:t>
      </w:r>
      <w:r>
        <w:rPr>
          <w:rFonts w:cs="Arial"/>
        </w:rPr>
        <w:t>μ</w:t>
      </w:r>
      <w:r>
        <w:t>g/mL vitamin K) was added to each well</w:t>
      </w:r>
      <w:r w:rsidR="00DD6836">
        <w:t xml:space="preserve"> and</w:t>
      </w:r>
      <w:r>
        <w:t xml:space="preserve"> inoculated will 100</w:t>
      </w:r>
      <w:r>
        <w:rPr>
          <w:rFonts w:cs="Arial"/>
        </w:rPr>
        <w:t>μ</w:t>
      </w:r>
      <w:r>
        <w:t>L of pooled saliva-plaque</w:t>
      </w:r>
      <w:r w:rsidR="00264FF1">
        <w:t xml:space="preserve">. </w:t>
      </w:r>
      <w:r w:rsidR="00DD6836">
        <w:t xml:space="preserve">The plate </w:t>
      </w:r>
      <w:r w:rsidR="00264FF1">
        <w:t>was incubated in a humidified chamber at 37</w:t>
      </w:r>
      <w:r w:rsidR="00264FF1">
        <w:rPr>
          <w:rFonts w:cs="Arial"/>
        </w:rPr>
        <w:t>°</w:t>
      </w:r>
      <w:r w:rsidR="00264FF1">
        <w:t xml:space="preserve">C with </w:t>
      </w:r>
      <w:r w:rsidR="00264FF1">
        <w:lastRenderedPageBreak/>
        <w:t>5% CO</w:t>
      </w:r>
      <w:r w:rsidR="00264FF1">
        <w:rPr>
          <w:vertAlign w:val="subscript"/>
        </w:rPr>
        <w:t>2</w:t>
      </w:r>
      <w:r w:rsidR="00264FF1">
        <w:t xml:space="preserve">, on an orbital shaker at 150rpm. Every 24h </w:t>
      </w:r>
      <w:r w:rsidR="009B3551">
        <w:t xml:space="preserve">the growth </w:t>
      </w:r>
      <w:r w:rsidR="00264FF1">
        <w:t xml:space="preserve">media was replaced with 1mL </w:t>
      </w:r>
      <w:r w:rsidR="009B3551">
        <w:t xml:space="preserve">fresh </w:t>
      </w:r>
      <w:r w:rsidR="00264FF1">
        <w:t>McBain media. Biofilms were grown for 5 days.</w:t>
      </w:r>
      <w:r w:rsidR="00B97162">
        <w:t xml:space="preserve"> This model is supportive of the growth of </w:t>
      </w:r>
      <w:r w:rsidR="00A52591">
        <w:t>e</w:t>
      </w:r>
      <w:r w:rsidR="00A52591" w:rsidRPr="00A52591">
        <w:t>arly colonizer aerobes and late colonizer anaerobes</w:t>
      </w:r>
      <w:r w:rsidR="00A52591">
        <w:t xml:space="preserve"> within the</w:t>
      </w:r>
      <w:r w:rsidR="00A52591" w:rsidRPr="00A52591">
        <w:rPr>
          <w:rFonts w:ascii="Times New Roman" w:eastAsia="Times New Roman" w:hAnsi="Times New Roman" w:cs="Times New Roman"/>
          <w:sz w:val="25"/>
          <w:szCs w:val="25"/>
          <w:lang w:val="en-AU" w:eastAsia="en-GB"/>
        </w:rPr>
        <w:t xml:space="preserve"> </w:t>
      </w:r>
      <w:r w:rsidR="00A52591">
        <w:t xml:space="preserve">saliva-plaque biofilm </w:t>
      </w:r>
      <w:r w:rsidR="00A52591">
        <w:fldChar w:fldCharType="begin">
          <w:fldData xml:space="preserve">PEVuZE5vdGU+PENpdGU+PEF1dGhvcj5LaG9zcmF2aTwvQXV0aG9yPjxZZWFyPjIwMjI8L1llYXI+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</w:fldData>
        </w:fldChar>
      </w:r>
      <w:r w:rsidR="00C02D92">
        <w:instrText xml:space="preserve"> ADDIN EN.CITE </w:instrText>
      </w:r>
      <w:r w:rsidR="00C02D92">
        <w:fldChar w:fldCharType="begin">
          <w:fldData xml:space="preserve">PEVuZE5vdGU+PENpdGU+PEF1dGhvcj5LaG9zcmF2aTwvQXV0aG9yPjxZZWFyPjIwMjI8L1llYXI+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</w:fldData>
        </w:fldChar>
      </w:r>
      <w:r w:rsidR="00C02D92">
        <w:instrText xml:space="preserve"> ADDIN EN.CITE.DATA </w:instrText>
      </w:r>
      <w:r w:rsidR="00C02D92">
        <w:fldChar w:fldCharType="end"/>
      </w:r>
      <w:r w:rsidR="00A52591">
        <w:fldChar w:fldCharType="separate"/>
      </w:r>
      <w:r w:rsidR="007843C5">
        <w:rPr>
          <w:noProof/>
        </w:rPr>
        <w:t>(38, 39)</w:t>
      </w:r>
      <w:r w:rsidR="00A52591">
        <w:fldChar w:fldCharType="end"/>
      </w:r>
      <w:r w:rsidR="00A52591">
        <w:t xml:space="preserve">. </w:t>
      </w:r>
    </w:p>
    <w:p w14:paraId="15303D59" w14:textId="77777777" w:rsidR="00264FF1" w:rsidRDefault="00264FF1" w:rsidP="00A373F0"/>
    <w:p w14:paraId="76AE2ADD" w14:textId="06DDCA27" w:rsidR="00264FF1" w:rsidRDefault="00264FF1" w:rsidP="00463B43">
      <w:pPr>
        <w:pStyle w:val="Heading2"/>
      </w:pPr>
      <w:r>
        <w:t>Biofilm treatment</w:t>
      </w:r>
    </w:p>
    <w:p w14:paraId="05A0F07F" w14:textId="59717158" w:rsidR="007B5022" w:rsidRPr="007B5022" w:rsidRDefault="007B5022" w:rsidP="007B5022">
      <w:pPr>
        <w:pStyle w:val="Heading3"/>
      </w:pPr>
      <w:r>
        <w:t>Treatment with solutions</w:t>
      </w:r>
    </w:p>
    <w:p w14:paraId="7B2CCEC3" w14:textId="46663695" w:rsidR="00F35871" w:rsidRDefault="00F35871" w:rsidP="00F35871">
      <w:r>
        <w:t xml:space="preserve">After 5 days of growth, </w:t>
      </w:r>
      <w:r>
        <w:rPr>
          <w:i/>
          <w:iCs/>
        </w:rPr>
        <w:t>S. gordonii</w:t>
      </w:r>
      <w:r>
        <w:t xml:space="preserve"> biofilm coated coupons were transferred to a dish containing 60mL of either PBS (untreated control), </w:t>
      </w:r>
      <w:r w:rsidR="00174DFD">
        <w:t>Dual Zinc (</w:t>
      </w:r>
      <w:r>
        <w:t>0.96% zinc</w:t>
      </w:r>
      <w:r w:rsidR="00174DFD">
        <w:t xml:space="preserve"> ions)</w:t>
      </w:r>
      <w:r>
        <w:t xml:space="preserve"> or </w:t>
      </w:r>
      <w:r w:rsidR="00174DFD">
        <w:t>DZA</w:t>
      </w:r>
      <w:r>
        <w:t xml:space="preserve">. </w:t>
      </w:r>
      <w:r w:rsidR="00174DFD">
        <w:t>Biofilms were treated for 2min at 37</w:t>
      </w:r>
      <w:r w:rsidR="00174DFD">
        <w:rPr>
          <w:rFonts w:cs="Arial"/>
        </w:rPr>
        <w:t>°</w:t>
      </w:r>
      <w:r w:rsidR="00174DFD">
        <w:t>C with 5% CO</w:t>
      </w:r>
      <w:r w:rsidR="00174DFD">
        <w:rPr>
          <w:vertAlign w:val="subscript"/>
        </w:rPr>
        <w:t>2</w:t>
      </w:r>
      <w:r w:rsidR="00174DFD">
        <w:t xml:space="preserve">, shaking at 150rpm. Biofilms were then washed twice in PBS, before being transferred into 60mL PBS until analysis.  </w:t>
      </w:r>
    </w:p>
    <w:p w14:paraId="27E2D3CC" w14:textId="77777777" w:rsidR="00F35871" w:rsidRDefault="00F35871" w:rsidP="00A373F0"/>
    <w:p w14:paraId="3BDBBB0A" w14:textId="355E2B97" w:rsidR="00521233" w:rsidRDefault="00174DFD" w:rsidP="00A373F0">
      <w:r>
        <w:t>S</w:t>
      </w:r>
      <w:r w:rsidR="00521233">
        <w:t>aliva-plaque biofilm</w:t>
      </w:r>
      <w:r>
        <w:t xml:space="preserve"> coated HA </w:t>
      </w:r>
      <w:proofErr w:type="spellStart"/>
      <w:r>
        <w:t>dics</w:t>
      </w:r>
      <w:proofErr w:type="spellEnd"/>
      <w:r w:rsidR="00521233">
        <w:t xml:space="preserve"> were</w:t>
      </w:r>
      <w:r>
        <w:t xml:space="preserve"> treated as above except biofilms were</w:t>
      </w:r>
      <w:r w:rsidR="00521233">
        <w:t xml:space="preserve"> transferred to a new 24-well plate, with each well containing 1mL of either PBS (untreated control), </w:t>
      </w:r>
      <w:r w:rsidR="00FA5C38">
        <w:t xml:space="preserve">1.5% arginine, </w:t>
      </w:r>
      <w:r>
        <w:t>Dual Zinc</w:t>
      </w:r>
      <w:r w:rsidR="00521233">
        <w:t>,</w:t>
      </w:r>
      <w:r w:rsidR="00EA1902">
        <w:t xml:space="preserve"> </w:t>
      </w:r>
      <w:r>
        <w:t>DZA</w:t>
      </w:r>
      <w:r w:rsidR="00EA1902">
        <w:t>.</w:t>
      </w:r>
      <w:r>
        <w:t xml:space="preserve"> After treatment biofilms were washed twice in PBS, before being transferred into 1mL PBS until analysis.   </w:t>
      </w:r>
      <w:r w:rsidR="00EA1902">
        <w:t xml:space="preserve"> </w:t>
      </w:r>
    </w:p>
    <w:p w14:paraId="2304619A" w14:textId="18847BD4" w:rsidR="0048009C" w:rsidRDefault="0048009C" w:rsidP="00A373F0"/>
    <w:p w14:paraId="2D8F30EF" w14:textId="011FECA0" w:rsidR="0048009C" w:rsidRDefault="0048009C" w:rsidP="0048009C">
      <w:pPr>
        <w:pStyle w:val="Heading3"/>
      </w:pPr>
      <w:r>
        <w:t>Treatment with pastes</w:t>
      </w:r>
    </w:p>
    <w:p w14:paraId="0DCDA773" w14:textId="03C49C3E" w:rsidR="00FA5C38" w:rsidRDefault="00FA5C38" w:rsidP="00FA5C38">
      <w:r w:rsidRPr="00FA5C38">
        <w:t>1</w:t>
      </w:r>
      <w:r w:rsidR="00AE5703">
        <w:t xml:space="preserve"> </w:t>
      </w:r>
      <w:r w:rsidRPr="00FA5C38">
        <w:t>g</w:t>
      </w:r>
      <w:r w:rsidR="00AE5703">
        <w:t xml:space="preserve"> of</w:t>
      </w:r>
      <w:r>
        <w:t xml:space="preserve"> </w:t>
      </w:r>
      <w:r w:rsidR="00174DFD">
        <w:t>DZA</w:t>
      </w:r>
      <w:r w:rsidR="005A5177">
        <w:t xml:space="preserve"> </w:t>
      </w:r>
      <w:r>
        <w:t>paste was dissolved in 4mL sterile water (1:5 vol/vol dilution).</w:t>
      </w:r>
      <w:r w:rsidR="005D2062">
        <w:t xml:space="preserve"> 1g of a commercially available </w:t>
      </w:r>
      <w:r w:rsidR="00AE5703">
        <w:t>stannous</w:t>
      </w:r>
      <w:r w:rsidR="005D2062">
        <w:t xml:space="preserve"> fluoride toothpaste was also dissolved in 4mL sterile water, and used as a control </w:t>
      </w:r>
      <w:r w:rsidR="008468BA">
        <w:t xml:space="preserve">paste </w:t>
      </w:r>
      <w:r w:rsidR="005D2062">
        <w:t xml:space="preserve">treatment. </w:t>
      </w:r>
      <w:r>
        <w:t>The foam was allowed to settle before 1mL of paste suspension was transferred to wells of 24-well plate. HA discs coated with 5 day saliva-plaque biofilms were transferred into wells containing paste suspension, or sterile water (untreated control). Biofilms were treated for 2min at 37</w:t>
      </w:r>
      <w:r>
        <w:rPr>
          <w:rFonts w:cs="Arial"/>
        </w:rPr>
        <w:t>°</w:t>
      </w:r>
      <w:r>
        <w:t>C with 5% CO</w:t>
      </w:r>
      <w:r>
        <w:rPr>
          <w:vertAlign w:val="subscript"/>
        </w:rPr>
        <w:t>2</w:t>
      </w:r>
      <w:r>
        <w:t xml:space="preserve">, shaking at 150rpm. Biofilms were then washed twice in PBS, before being transferred into 1mL PBS until analysis.  </w:t>
      </w:r>
    </w:p>
    <w:p w14:paraId="5414D51B" w14:textId="77777777" w:rsidR="00521233" w:rsidRPr="00521233" w:rsidRDefault="00521233" w:rsidP="00521233"/>
    <w:p w14:paraId="1E1B38BA" w14:textId="7D7CC669" w:rsidR="00E55F5A" w:rsidRDefault="00E55F5A" w:rsidP="00B74B21">
      <w:pPr>
        <w:pStyle w:val="Heading2"/>
      </w:pPr>
      <w:r>
        <w:lastRenderedPageBreak/>
        <w:t>Rheometry analysis</w:t>
      </w:r>
    </w:p>
    <w:p w14:paraId="3E178E11" w14:textId="77777777" w:rsidR="00174DFD" w:rsidRDefault="00174DFD" w:rsidP="00174DFD">
      <w:pPr>
        <w:pStyle w:val="Heading3"/>
      </w:pPr>
      <w:r>
        <w:t>Adapted rotating-disc rheology</w:t>
      </w:r>
    </w:p>
    <w:p w14:paraId="28B1EA2F" w14:textId="759F7931" w:rsidR="00174DFD" w:rsidRDefault="00174DFD" w:rsidP="00174DFD">
      <w:r>
        <w:rPr>
          <w:i/>
          <w:iCs/>
        </w:rPr>
        <w:t>S. gordonii</w:t>
      </w:r>
      <w:r>
        <w:t xml:space="preserve"> biofilms were analyzed using an adapted rotating-disc rheology assay as previously described </w:t>
      </w:r>
      <w:r>
        <w:fldChar w:fldCharType="begin"/>
      </w:r>
      <w:r>
        <w:instrText xml:space="preserve"> ADDIN EN.CITE &lt;EndNote&gt;&lt;Cite&gt;&lt;Author&gt;Gloag&lt;/Author&gt;&lt;Year&gt;2021&lt;/Year&gt;&lt;RecNum&gt;2124&lt;/RecNum&gt;&lt;DisplayText&gt;(17)&lt;/DisplayText&gt;&lt;record&gt;&lt;rec-number&gt;2124&lt;/rec-number&gt;&lt;foreign-keys&gt;&lt;key app="EN" db-id="xp9s5rfstexpwceaa9gxaf9ow0tr2v22eded" timestamp="1636301024"&gt;2124&lt;/key&gt;&lt;/foreign-keys&gt;&lt;ref-type name="Journal Article"&gt;17&lt;/ref-type&gt;&lt;contributors&gt;&lt;authors&gt;&lt;author&gt;Gloag,Erin S.&lt;/author&gt;&lt;author&gt;Wozniak,Daniel J.&lt;/author&gt;&lt;author&gt;Wolf,Kevin L.&lt;/author&gt;&lt;author&gt;Masters,James G.&lt;/author&gt;&lt;author&gt;Daep,Carlo Amorin&lt;/author&gt;&lt;author&gt;Stoodley,Paul&lt;/author&gt;&lt;/authors&gt;&lt;/contributors&gt;&lt;auth-address&gt;Erin S. Gloag,Department of Microbial Infection and Immunity, The Ohio State University,United States,Erin.Gloag@osumc.edu&lt;/auth-address&gt;&lt;titles&gt;&lt;title&gt;Arginine Induced Streptococcus gordonii Biofilm Detachment Using a Novel Rotating-Disc Rheometry Method&lt;/title&gt;&lt;secondary-title&gt;Frontiers in Cellular and Infection Microbiology&lt;/secondary-title&gt;&lt;short-title&gt;Arginine increases biofilm detachment by shear forces&lt;/short-title&gt;&lt;/titles&gt;&lt;periodical&gt;&lt;full-title&gt;Front Cell Infect Microbiol&lt;/full-title&gt;&lt;abbr-1&gt;Frontiers in cellular and infection microbiology&lt;/abbr-1&gt;&lt;/periodical&gt;&lt;volume&gt;11&lt;/volume&gt;&lt;number&gt;1107&lt;/number&gt;&lt;keywords&gt;&lt;keyword&gt;viscoelasticity,biophysical,mechanics,Streptococcus gordonii,Arginine,dental plaque 2&lt;/keyword&gt;&lt;/keywords&gt;&lt;dates&gt;&lt;year&gt;2021&lt;/year&gt;&lt;pub-dates&gt;&lt;date&gt;2021-November-05&lt;/date&gt;&lt;/pub-dates&gt;&lt;/dates&gt;&lt;isbn&gt;2235-2988&lt;/isbn&gt;&lt;work-type&gt;Original Research&lt;/work-type&gt;&lt;urls&gt;&lt;related-urls&gt;&lt;url&gt;https://www.frontiersin.org/article/10.3389/fcimb.2021.784388&lt;/url&gt;&lt;/related-urls&gt;&lt;/urls&gt;&lt;electronic-resource-num&gt;10.3389/fcimb.2021.784388&lt;/electronic-resource-num&gt;&lt;language&gt;English&lt;/language&gt;&lt;/record&gt;&lt;/Cite&gt;&lt;/EndNote&gt;</w:instrText>
      </w:r>
      <w:r>
        <w:fldChar w:fldCharType="separate"/>
      </w:r>
      <w:r>
        <w:rPr>
          <w:noProof/>
        </w:rPr>
        <w:t>(17)</w:t>
      </w:r>
      <w:r>
        <w:fldChar w:fldCharType="end"/>
      </w:r>
      <w:r>
        <w:t>. Briefly, biofilm coated coupons were attached to the shaft of a Discovery Hybrid Rheometer-2 (</w:t>
      </w:r>
      <w:r w:rsidR="00A223A9">
        <w:t>DHR</w:t>
      </w:r>
      <w:r>
        <w:t xml:space="preserve">-2) </w:t>
      </w:r>
      <w:r w:rsidRPr="00D61986">
        <w:rPr>
          <w:rFonts w:cs="Times New Roman"/>
        </w:rPr>
        <w:t>(TA Instruments)</w:t>
      </w:r>
      <w:r>
        <w:rPr>
          <w:rFonts w:cs="Times New Roman"/>
        </w:rPr>
        <w:t xml:space="preserve">. Biofilms were immersed in a </w:t>
      </w:r>
      <w:r w:rsidRPr="00F41FDB">
        <w:t>15 x 15</w:t>
      </w:r>
      <w:r>
        <w:t xml:space="preserve">cm square clear acrylic container filled with </w:t>
      </w:r>
      <w:r w:rsidRPr="00D84182">
        <w:t>2.8L</w:t>
      </w:r>
      <w:r>
        <w:t xml:space="preserve"> reverse osmosis water, with the gap distance set to 3.5cm. Immersed coupons were spun at an angular velocity (</w:t>
      </w:r>
      <w:r>
        <w:sym w:font="Symbol" w:char="F077"/>
      </w:r>
      <w:r>
        <w:t>) range of 0.1 – 300rad</w:t>
      </w:r>
      <w:r>
        <w:sym w:font="Symbol" w:char="F0D7"/>
      </w:r>
      <w:r>
        <w:t>s</w:t>
      </w:r>
      <w:r>
        <w:rPr>
          <w:vertAlign w:val="superscript"/>
        </w:rPr>
        <w:t>-1</w:t>
      </w:r>
      <w:r>
        <w:t xml:space="preserve">, incrementing the speed across 360s. For each biofilm treatment </w:t>
      </w:r>
      <w:r>
        <w:rPr>
          <w:rFonts w:cs="Times New Roman"/>
        </w:rPr>
        <w:t xml:space="preserve">(untreated, </w:t>
      </w:r>
      <w:r w:rsidR="00A223A9">
        <w:rPr>
          <w:rFonts w:cs="Times New Roman"/>
        </w:rPr>
        <w:t>Dual Zinc</w:t>
      </w:r>
      <w:r>
        <w:rPr>
          <w:rFonts w:cs="Times New Roman"/>
        </w:rPr>
        <w:t xml:space="preserve">, or </w:t>
      </w:r>
      <w:r w:rsidR="00A223A9">
        <w:rPr>
          <w:rFonts w:cs="Times New Roman"/>
        </w:rPr>
        <w:t>DZA</w:t>
      </w:r>
      <w:r>
        <w:rPr>
          <w:rFonts w:cs="Times New Roman"/>
        </w:rPr>
        <w:t>), 3 biological replicates were performed, each with duplicate biofilms (total of 6 biofilms analyzed per treatment group).</w:t>
      </w:r>
      <w:r>
        <w:t xml:space="preserve"> </w:t>
      </w:r>
    </w:p>
    <w:p w14:paraId="4C71D5E7" w14:textId="77777777" w:rsidR="00174DFD" w:rsidRDefault="00174DFD" w:rsidP="00174DFD"/>
    <w:p w14:paraId="4627EE09" w14:textId="77777777" w:rsidR="00174DFD" w:rsidRPr="004C41E0" w:rsidRDefault="00174DFD" w:rsidP="00174DFD">
      <w:r>
        <w:rPr>
          <w:rFonts w:cs="Times New Roman"/>
        </w:rPr>
        <w:t xml:space="preserve">The torque </w:t>
      </w:r>
      <w:r>
        <w:t>–</w:t>
      </w:r>
      <w:r>
        <w:rPr>
          <w:rFonts w:cs="Times New Roman"/>
        </w:rPr>
        <w:t xml:space="preserve"> angular velocity curves were linearized and transformed to more clearly depict the data as previously described </w:t>
      </w:r>
      <w:r>
        <w:rPr>
          <w:rFonts w:cs="Times New Roman"/>
        </w:rPr>
        <w:fldChar w:fldCharType="begin"/>
      </w:r>
      <w:r>
        <w:rPr>
          <w:rFonts w:cs="Times New Roman"/>
        </w:rPr>
        <w:instrText xml:space="preserve"> ADDIN EN.CITE &lt;EndNote&gt;&lt;Cite&gt;&lt;Author&gt;Gloag&lt;/Author&gt;&lt;Year&gt;2021&lt;/Year&gt;&lt;RecNum&gt;2124&lt;/RecNum&gt;&lt;DisplayText&gt;(17)&lt;/DisplayText&gt;&lt;record&gt;&lt;rec-number&gt;2124&lt;/rec-number&gt;&lt;foreign-keys&gt;&lt;key app="EN" db-id="xp9s5rfstexpwceaa9gxaf9ow0tr2v22eded" timestamp="1636301024"&gt;2124&lt;/key&gt;&lt;/foreign-keys&gt;&lt;ref-type name="Journal Article"&gt;17&lt;/ref-type&gt;&lt;contributors&gt;&lt;authors&gt;&lt;author&gt;Gloag,Erin S.&lt;/author&gt;&lt;author&gt;Wozniak,Daniel J.&lt;/author&gt;&lt;author&gt;Wolf,Kevin L.&lt;/author&gt;&lt;author&gt;Masters,James G.&lt;/author&gt;&lt;author&gt;Daep,Carlo Amorin&lt;/author&gt;&lt;author&gt;Stoodley,Paul&lt;/author&gt;&lt;/authors&gt;&lt;/contributors&gt;&lt;auth-address&gt;Erin S. Gloag,Department of Microbial Infection and Immunity, The Ohio State University,United States,Erin.Gloag@osumc.edu&lt;/auth-address&gt;&lt;titles&gt;&lt;title&gt;Arginine Induced Streptococcus gordonii Biofilm Detachment Using a Novel Rotating-Disc Rheometry Method&lt;/title&gt;&lt;secondary-title&gt;Frontiers in Cellular and Infection Microbiology&lt;/secondary-title&gt;&lt;short-title&gt;Arginine increases biofilm detachment by shear forces&lt;/short-title&gt;&lt;/titles&gt;&lt;periodical&gt;&lt;full-title&gt;Front Cell Infect Microbiol&lt;/full-title&gt;&lt;abbr-1&gt;Frontiers in cellular and infection microbiology&lt;/abbr-1&gt;&lt;/periodical&gt;&lt;volume&gt;11&lt;/volume&gt;&lt;number&gt;1107&lt;/number&gt;&lt;keywords&gt;&lt;keyword&gt;viscoelasticity,biophysical,mechanics,Streptococcus gordonii,Arginine,dental plaque 2&lt;/keyword&gt;&lt;/keywords&gt;&lt;dates&gt;&lt;year&gt;2021&lt;/year&gt;&lt;pub-dates&gt;&lt;date&gt;2021-November-05&lt;/date&gt;&lt;/pub-dates&gt;&lt;/dates&gt;&lt;isbn&gt;2235-2988&lt;/isbn&gt;&lt;work-type&gt;Original Research&lt;/work-type&gt;&lt;urls&gt;&lt;related-urls&gt;&lt;url&gt;https://www.frontiersin.org/article/10.3389/fcimb.2021.784388&lt;/url&gt;&lt;/related-urls&gt;&lt;/urls&gt;&lt;electronic-resource-num&gt;10.3389/fcimb.2021.784388&lt;/electronic-resource-num&gt;&lt;language&gt;English&lt;/language&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xml:space="preserve">. The fouling coefficient and conversion of torque to shear stress was calculated as previously described </w:t>
      </w:r>
      <w:r>
        <w:rPr>
          <w:rFonts w:cs="Times New Roman"/>
        </w:rPr>
        <w:fldChar w:fldCharType="begin"/>
      </w:r>
      <w:r>
        <w:rPr>
          <w:rFonts w:cs="Times New Roman"/>
        </w:rPr>
        <w:instrText xml:space="preserve"> ADDIN EN.CITE &lt;EndNote&gt;&lt;Cite&gt;&lt;Author&gt;Gloag&lt;/Author&gt;&lt;Year&gt;2021&lt;/Year&gt;&lt;RecNum&gt;2124&lt;/RecNum&gt;&lt;DisplayText&gt;(17)&lt;/DisplayText&gt;&lt;record&gt;&lt;rec-number&gt;2124&lt;/rec-number&gt;&lt;foreign-keys&gt;&lt;key app="EN" db-id="xp9s5rfstexpwceaa9gxaf9ow0tr2v22eded" timestamp="1636301024"&gt;2124&lt;/key&gt;&lt;/foreign-keys&gt;&lt;ref-type name="Journal Article"&gt;17&lt;/ref-type&gt;&lt;contributors&gt;&lt;authors&gt;&lt;author&gt;Gloag,Erin S.&lt;/author&gt;&lt;author&gt;Wozniak,Daniel J.&lt;/author&gt;&lt;author&gt;Wolf,Kevin L.&lt;/author&gt;&lt;author&gt;Masters,James G.&lt;/author&gt;&lt;author&gt;Daep,Carlo Amorin&lt;/author&gt;&lt;author&gt;Stoodley,Paul&lt;/author&gt;&lt;/authors&gt;&lt;/contributors&gt;&lt;auth-address&gt;Erin S. Gloag,Department of Microbial Infection and Immunity, The Ohio State University,United States,Erin.Gloag@osumc.edu&lt;/auth-address&gt;&lt;titles&gt;&lt;title&gt;Arginine Induced Streptococcus gordonii Biofilm Detachment Using a Novel Rotating-Disc Rheometry Method&lt;/title&gt;&lt;secondary-title&gt;Frontiers in Cellular and Infection Microbiology&lt;/secondary-title&gt;&lt;short-title&gt;Arginine increases biofilm detachment by shear forces&lt;/short-title&gt;&lt;/titles&gt;&lt;periodical&gt;&lt;full-title&gt;Front Cell Infect Microbiol&lt;/full-title&gt;&lt;abbr-1&gt;Frontiers in cellular and infection microbiology&lt;/abbr-1&gt;&lt;/periodical&gt;&lt;volume&gt;11&lt;/volume&gt;&lt;number&gt;1107&lt;/number&gt;&lt;keywords&gt;&lt;keyword&gt;viscoelasticity,biophysical,mechanics,Streptococcus gordonii,Arginine,dental plaque 2&lt;/keyword&gt;&lt;/keywords&gt;&lt;dates&gt;&lt;year&gt;2021&lt;/year&gt;&lt;pub-dates&gt;&lt;date&gt;2021-November-05&lt;/date&gt;&lt;/pub-dates&gt;&lt;/dates&gt;&lt;isbn&gt;2235-2988&lt;/isbn&gt;&lt;work-type&gt;Original Research&lt;/work-type&gt;&lt;urls&gt;&lt;related-urls&gt;&lt;url&gt;https://www.frontiersin.org/article/10.3389/fcimb.2021.784388&lt;/url&gt;&lt;/related-urls&gt;&lt;/urls&gt;&lt;electronic-resource-num&gt;10.3389/fcimb.2021.784388&lt;/electronic-resource-num&gt;&lt;language&gt;English&lt;/language&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xml:space="preserve">. The area under the curve (AUC) of the torque – angular velocity curves was determined using the analysis function within </w:t>
      </w:r>
      <w:r>
        <w:t>GraphPad Prism v8.</w:t>
      </w:r>
    </w:p>
    <w:p w14:paraId="56B711CC" w14:textId="77777777" w:rsidR="00174DFD" w:rsidRDefault="00174DFD" w:rsidP="002B577B"/>
    <w:p w14:paraId="155C06FF" w14:textId="6730D061" w:rsidR="00E55F5A" w:rsidRDefault="002C76B7" w:rsidP="00463B43">
      <w:pPr>
        <w:pStyle w:val="Heading3"/>
      </w:pPr>
      <w:r>
        <w:t xml:space="preserve">Uniaxial </w:t>
      </w:r>
      <w:r w:rsidR="003460AD">
        <w:t xml:space="preserve">mechanical </w:t>
      </w:r>
      <w:r>
        <w:t>i</w:t>
      </w:r>
      <w:r w:rsidR="00E55F5A">
        <w:t xml:space="preserve">ndentation </w:t>
      </w:r>
    </w:p>
    <w:p w14:paraId="06852CCC" w14:textId="69D79E79" w:rsidR="00CA54F5" w:rsidRPr="00D61986" w:rsidRDefault="00E55F5A" w:rsidP="00E966BC">
      <w:pPr>
        <w:rPr>
          <w:rFonts w:cs="Times New Roman"/>
        </w:rPr>
      </w:pPr>
      <w:r>
        <w:t xml:space="preserve">Biofilms were analyzed on a </w:t>
      </w:r>
      <w:r w:rsidR="00A223A9">
        <w:t>DHR-2</w:t>
      </w:r>
      <w:r>
        <w:t xml:space="preserve">, with </w:t>
      </w:r>
      <w:r w:rsidRPr="00D61986">
        <w:rPr>
          <w:rFonts w:cs="Times New Roman"/>
        </w:rPr>
        <w:t>Peltier plate connected to a heat exchanger (TA Instruments)</w:t>
      </w:r>
      <w:r>
        <w:rPr>
          <w:rFonts w:cs="Times New Roman"/>
        </w:rPr>
        <w:t xml:space="preserve">. Biofilms were analyzed submerged in PBS. </w:t>
      </w:r>
      <w:r w:rsidRPr="00D61986">
        <w:t>Indentation measurements were performed</w:t>
      </w:r>
      <w:r w:rsidR="00CA54F5">
        <w:t xml:space="preserve"> at 25</w:t>
      </w:r>
      <w:r w:rsidR="00CA54F5">
        <w:rPr>
          <w:rFonts w:cs="Arial"/>
        </w:rPr>
        <w:t>°</w:t>
      </w:r>
      <w:r w:rsidR="00CA54F5">
        <w:t>C,</w:t>
      </w:r>
      <w:r w:rsidRPr="00D61986">
        <w:t xml:space="preserve"> using the 8mm Smart Swap geometry with an approach rate of 1</w:t>
      </w:r>
      <w:r w:rsidRPr="00D61986">
        <w:rPr>
          <w:rFonts w:cs="Times New Roman"/>
        </w:rPr>
        <w:t>μ</w:t>
      </w:r>
      <w:r w:rsidRPr="00D61986">
        <w:t>m/s</w:t>
      </w:r>
      <w:r>
        <w:t xml:space="preserve">, and a termination detection at 15N. </w:t>
      </w:r>
      <w:r w:rsidR="00CA54F5" w:rsidRPr="00D61986">
        <w:t xml:space="preserve">Contact with the biofilm was determined where the force began to </w:t>
      </w:r>
      <w:r w:rsidR="00CA54F5">
        <w:t xml:space="preserve">steadily </w:t>
      </w:r>
      <w:r w:rsidR="00CA54F5" w:rsidRPr="00D61986">
        <w:t>increase</w:t>
      </w:r>
      <w:r w:rsidR="00CA54F5">
        <w:t xml:space="preserve">. </w:t>
      </w:r>
      <w:r w:rsidR="00CA54F5" w:rsidRPr="00D61986">
        <w:t>Young’s modulus (</w:t>
      </w:r>
      <w:r w:rsidR="00CA54F5" w:rsidRPr="00D61986">
        <w:rPr>
          <w:i/>
        </w:rPr>
        <w:t>E</w:t>
      </w:r>
      <w:r w:rsidR="00CA54F5" w:rsidRPr="00D61986">
        <w:t xml:space="preserve">) was calculated using the force-displacement relationship </w:t>
      </w:r>
      <w:r w:rsidR="00CA54F5">
        <w:t xml:space="preserve">previously </w:t>
      </w:r>
      <w:r w:rsidR="00CA54F5" w:rsidRPr="00D61986">
        <w:t xml:space="preserve">described </w:t>
      </w:r>
      <w:r w:rsidR="00CA54F5">
        <w:rPr>
          <w:noProof/>
        </w:rPr>
        <w:fldChar w:fldCharType="begin"/>
      </w:r>
      <w:r w:rsidR="007843C5">
        <w:rPr>
          <w:noProof/>
        </w:rPr>
        <w:instrText xml:space="preserve"> ADDIN EN.CITE &lt;EndNote&gt;&lt;Cite&gt;&lt;Author&gt;Timoshenko&lt;/Author&gt;&lt;Year&gt;1970&lt;/Year&gt;&lt;RecNum&gt;394&lt;/RecNum&gt;&lt;DisplayText&gt;(40)&lt;/DisplayText&gt;&lt;record&gt;&lt;rec-number&gt;394&lt;/rec-number&gt;&lt;foreign-keys&gt;&lt;key app="EN" db-id="xp9s5rfstexpwceaa9gxaf9ow0tr2v22eded" timestamp="1572804930"&gt;394&lt;/key&gt;&lt;/foreign-keys&gt;&lt;ref-type name="Book"&gt;6&lt;/ref-type&gt;&lt;contributors&gt;&lt;authors&gt;&lt;author&gt;Timoshenko, S&lt;/author&gt;&lt;author&gt;Goodier, J&lt;/author&gt;&lt;/authors&gt;&lt;/contributors&gt;&lt;titles&gt;&lt;title&gt;Theory of Elasticity&lt;/title&gt;&lt;/titles&gt;&lt;pages&gt;608&lt;/pages&gt;&lt;edition&gt;third&lt;/edition&gt;&lt;dates&gt;&lt;year&gt;1970&lt;/year&gt;&lt;/dates&gt;&lt;publisher&gt;McGraw Hill Higher Education&lt;/publisher&gt;&lt;isbn&gt;9780070858053&lt;/isbn&gt;&lt;urls&gt;&lt;/urls&gt;&lt;research-notes&gt;- Young&amp;apos;s modulus calculation from force-displacement&lt;/research-notes&gt;&lt;/record&gt;&lt;/Cite&gt;&lt;/EndNote&gt;</w:instrText>
      </w:r>
      <w:r w:rsidR="00CA54F5">
        <w:rPr>
          <w:noProof/>
        </w:rPr>
        <w:fldChar w:fldCharType="separate"/>
      </w:r>
      <w:r w:rsidR="007843C5">
        <w:rPr>
          <w:noProof/>
        </w:rPr>
        <w:t>(40)</w:t>
      </w:r>
      <w:r w:rsidR="00CA54F5">
        <w:rPr>
          <w:noProof/>
        </w:rPr>
        <w:fldChar w:fldCharType="end"/>
      </w:r>
      <w:r w:rsidR="00CA54F5" w:rsidRPr="00D61986">
        <w:t>:</w:t>
      </w:r>
    </w:p>
    <w:p w14:paraId="3E143E83" w14:textId="77777777" w:rsidR="00CA54F5" w:rsidRPr="00D61986" w:rsidRDefault="00CA54F5" w:rsidP="00CA54F5">
      <w:pPr>
        <w:jc w:val="left"/>
        <w:rPr>
          <w:rFonts w:cs="Times New Roman"/>
        </w:rPr>
      </w:pPr>
      <m:oMathPara>
        <m:oMathParaPr>
          <m:jc m:val="left"/>
        </m:oMathParaPr>
        <m:oMath>
          <m:r>
            <w:rPr>
              <w:rFonts w:ascii="Cambria Math" w:hAnsi="Cambria Math" w:cs="Times New Roman"/>
              <w:szCs w:val="22"/>
            </w:rPr>
            <m:t xml:space="preserve">E= </m:t>
          </m:r>
          <m:f>
            <m:fPr>
              <m:ctrlPr>
                <w:rPr>
                  <w:rFonts w:ascii="Cambria Math" w:hAnsi="Cambria Math" w:cs="Times New Roman"/>
                  <w:i/>
                  <w:szCs w:val="22"/>
                </w:rPr>
              </m:ctrlPr>
            </m:fPr>
            <m:num>
              <m:r>
                <w:rPr>
                  <w:rFonts w:ascii="Cambria Math" w:hAnsi="Cambria Math" w:cs="Times New Roman"/>
                  <w:szCs w:val="22"/>
                </w:rPr>
                <m:t>slope∙(1-</m:t>
              </m:r>
              <m:sSup>
                <m:sSupPr>
                  <m:ctrlPr>
                    <w:rPr>
                      <w:rFonts w:ascii="Cambria Math" w:hAnsi="Cambria Math" w:cs="Times New Roman"/>
                      <w:i/>
                      <w:szCs w:val="22"/>
                    </w:rPr>
                  </m:ctrlPr>
                </m:sSupPr>
                <m:e>
                  <m:r>
                    <w:rPr>
                      <w:rFonts w:ascii="Cambria Math" w:hAnsi="Cambria Math" w:cs="Times New Roman"/>
                      <w:szCs w:val="22"/>
                    </w:rPr>
                    <m:t>v</m:t>
                  </m:r>
                </m:e>
                <m:sup>
                  <m:r>
                    <w:rPr>
                      <w:rFonts w:ascii="Cambria Math" w:hAnsi="Cambria Math" w:cs="Times New Roman"/>
                      <w:szCs w:val="22"/>
                    </w:rPr>
                    <m:t>2</m:t>
                  </m:r>
                </m:sup>
              </m:sSup>
              <m:r>
                <w:rPr>
                  <w:rFonts w:ascii="Cambria Math" w:hAnsi="Cambria Math" w:cs="Times New Roman"/>
                  <w:szCs w:val="22"/>
                </w:rPr>
                <m:t>)</m:t>
              </m:r>
            </m:num>
            <m:den>
              <m:r>
                <w:rPr>
                  <w:rFonts w:ascii="Cambria Math" w:hAnsi="Cambria Math" w:cs="Times New Roman"/>
                  <w:szCs w:val="22"/>
                </w:rPr>
                <m:t>2r</m:t>
              </m:r>
            </m:den>
          </m:f>
          <m:r>
            <w:rPr>
              <w:rFonts w:ascii="Cambria Math" w:hAnsi="Cambria Math" w:cs="Times New Roman"/>
              <w:szCs w:val="22"/>
            </w:rPr>
            <m:t xml:space="preserve">          </m:t>
          </m:r>
          <m:r>
            <m:rPr>
              <m:sty m:val="p"/>
            </m:rPr>
            <w:rPr>
              <w:rFonts w:ascii="Cambria Math" w:hAnsi="Cambria Math" w:cs="Times New Roman"/>
              <w:szCs w:val="22"/>
            </w:rPr>
            <m:t>(</m:t>
          </m:r>
          <m:r>
            <w:rPr>
              <w:rFonts w:ascii="Cambria Math" w:hAnsi="Cambria Math" w:cs="Times New Roman"/>
              <w:szCs w:val="22"/>
            </w:rPr>
            <m:t>1)</m:t>
          </m:r>
        </m:oMath>
      </m:oMathPara>
    </w:p>
    <w:p w14:paraId="29AF0E78" w14:textId="31A4DFC4" w:rsidR="00CA54F5" w:rsidRDefault="00CA54F5" w:rsidP="00CA54F5">
      <w:r w:rsidRPr="00D61986">
        <w:rPr>
          <w:rFonts w:cs="Times New Roman"/>
        </w:rPr>
        <w:lastRenderedPageBreak/>
        <w:t xml:space="preserve">where the slope is of the force-displacement curve (N/m), </w:t>
      </w:r>
      <w:proofErr w:type="spellStart"/>
      <w:r w:rsidRPr="00D61986">
        <w:rPr>
          <w:rFonts w:cs="Times New Roman"/>
          <w:i/>
        </w:rPr>
        <w:t>r</w:t>
      </w:r>
      <w:proofErr w:type="spellEnd"/>
      <w:r w:rsidRPr="00D61986">
        <w:rPr>
          <w:rFonts w:cs="Times New Roman"/>
          <w:i/>
        </w:rPr>
        <w:t xml:space="preserve"> </w:t>
      </w:r>
      <w:r w:rsidRPr="00D61986">
        <w:rPr>
          <w:rFonts w:cs="Times New Roman"/>
        </w:rPr>
        <w:t>is the radius of the probe (</w:t>
      </w:r>
      <w:r w:rsidRPr="00D61986">
        <w:rPr>
          <w:rFonts w:cs="Times New Roman"/>
          <w:i/>
        </w:rPr>
        <w:t xml:space="preserve">r </w:t>
      </w:r>
      <w:r w:rsidRPr="00D61986">
        <w:rPr>
          <w:rFonts w:cs="Times New Roman"/>
        </w:rPr>
        <w:t xml:space="preserve">= 0.004m) and </w:t>
      </w:r>
      <w:r w:rsidRPr="00D61986">
        <w:rPr>
          <w:rFonts w:cs="Times New Roman"/>
          <w:i/>
        </w:rPr>
        <w:t xml:space="preserve">v </w:t>
      </w:r>
      <w:r w:rsidRPr="00D61986">
        <w:rPr>
          <w:rFonts w:cs="Times New Roman"/>
        </w:rPr>
        <w:t>is the assumed Poisson’s ratio of a biofilm (</w:t>
      </w:r>
      <w:r w:rsidRPr="00D61986">
        <w:rPr>
          <w:rFonts w:cs="Times New Roman"/>
          <w:i/>
        </w:rPr>
        <w:t xml:space="preserve">v </w:t>
      </w:r>
      <w:r w:rsidRPr="00D61986">
        <w:rPr>
          <w:rFonts w:cs="Times New Roman"/>
        </w:rPr>
        <w:t xml:space="preserve">= 0.5) </w:t>
      </w:r>
      <w:r>
        <w:rPr>
          <w:rFonts w:cs="Times New Roman"/>
        </w:rPr>
        <w:fldChar w:fldCharType="begin"/>
      </w:r>
      <w:r w:rsidR="00967C41">
        <w:rPr>
          <w:rFonts w:cs="Times New Roman"/>
        </w:rPr>
        <w:instrText xml:space="preserve"> ADDIN EN.CITE &lt;EndNote&gt;&lt;Cite&gt;&lt;Author&gt;Rmaile&lt;/Author&gt;&lt;Year&gt;2013&lt;/Year&gt;&lt;RecNum&gt;76&lt;/RecNum&gt;&lt;DisplayText&gt;(53)&lt;/DisplayText&gt;&lt;record&gt;&lt;rec-number&gt;76&lt;/rec-number&gt;&lt;foreign-keys&gt;&lt;key app="EN" db-id="xp9s5rfstexpwceaa9gxaf9ow0tr2v22eded" timestamp="1572804928"&gt;76&lt;/key&gt;&lt;/foreign-keys&gt;&lt;ref-type name="Journal Article"&gt;17&lt;/ref-type&gt;&lt;contributors&gt;&lt;authors&gt;&lt;author&gt;Rmaile, Amir&lt;/author&gt;&lt;author&gt;Carugo, Dario&lt;/author&gt;&lt;author&gt;Capretto, Lorenzo&lt;/author&gt;&lt;author&gt;Zhang, Xunli&lt;/author&gt;&lt;author&gt;Wharton, Julian A&lt;/author&gt;&lt;author&gt;Thurner, Philipp J&lt;/author&gt;&lt;author&gt;Aspiras, Marcelo&lt;/author&gt;&lt;author&gt;Ward, Marylin&lt;/author&gt;&lt;author&gt;Stoodley, Paul&lt;/author&gt;&lt;/authors&gt;&lt;/contributors&gt;&lt;titles&gt;&lt;title&gt;Microbial tribology and disruption of dental plaque bacterial biofilms&lt;/title&gt;&lt;secondary-title&gt;Wear&lt;/secondary-title&gt;&lt;/titles&gt;&lt;periodical&gt;&lt;full-title&gt;Wear&lt;/full-title&gt;&lt;/periodical&gt;&lt;pages&gt;276-284&lt;/pages&gt;&lt;volume&gt;306&lt;/volume&gt;&lt;number&gt;1&lt;/number&gt;&lt;dates&gt;&lt;year&gt;2013&lt;/year&gt;&lt;/dates&gt;&lt;isbn&gt;0043-1648&lt;/isbn&gt;&lt;urls&gt;&lt;/urls&gt;&lt;/record&gt;&lt;/Cite&gt;&lt;/EndNote&gt;</w:instrText>
      </w:r>
      <w:r>
        <w:rPr>
          <w:rFonts w:cs="Times New Roman"/>
        </w:rPr>
        <w:fldChar w:fldCharType="separate"/>
      </w:r>
      <w:r w:rsidR="00967C41">
        <w:rPr>
          <w:rFonts w:cs="Times New Roman"/>
          <w:noProof/>
        </w:rPr>
        <w:t>(53)</w:t>
      </w:r>
      <w:r>
        <w:rPr>
          <w:rFonts w:cs="Times New Roman"/>
        </w:rPr>
        <w:fldChar w:fldCharType="end"/>
      </w:r>
      <w:r>
        <w:rPr>
          <w:rFonts w:cs="Times New Roman"/>
        </w:rPr>
        <w:t xml:space="preserve">. </w:t>
      </w:r>
      <w:r w:rsidRPr="00D61986">
        <w:rPr>
          <w:rFonts w:cs="Times New Roman"/>
        </w:rPr>
        <w:t>The slope of the force-displacement curve was measured at</w:t>
      </w:r>
      <w:r>
        <w:rPr>
          <w:rFonts w:cs="Times New Roman"/>
        </w:rPr>
        <w:t xml:space="preserve"> the region corresponding to 0-2</w:t>
      </w:r>
      <w:r w:rsidRPr="00D61986">
        <w:rPr>
          <w:rFonts w:cs="Times New Roman"/>
        </w:rPr>
        <w:t>0% strain</w:t>
      </w:r>
      <w:r>
        <w:rPr>
          <w:rFonts w:cs="Times New Roman"/>
        </w:rPr>
        <w:t>.</w:t>
      </w:r>
      <w:r w:rsidR="004C3B98">
        <w:rPr>
          <w:rFonts w:cs="Times New Roman"/>
        </w:rPr>
        <w:t xml:space="preserve"> </w:t>
      </w:r>
      <w:r w:rsidR="004C3B98">
        <w:t>4 biological replicates, each with 3 technical replicates were performed for each treatment</w:t>
      </w:r>
      <w:r w:rsidR="00665C7B">
        <w:t>, for both solutions and paste suspensions</w:t>
      </w:r>
      <w:r w:rsidR="00C22FBA">
        <w:t xml:space="preserve"> (total of 12 biofilms analyzed for each treatment group)</w:t>
      </w:r>
      <w:r w:rsidR="004C3B98">
        <w:t>.</w:t>
      </w:r>
    </w:p>
    <w:p w14:paraId="2960307D" w14:textId="3D4756E2" w:rsidR="00E823F8" w:rsidRDefault="00E823F8" w:rsidP="00CA54F5"/>
    <w:p w14:paraId="645ADC7D" w14:textId="545BDFC8" w:rsidR="001A768C" w:rsidRDefault="00E823F8" w:rsidP="00CA54F5">
      <w:r>
        <w:t xml:space="preserve">To determine if the combined actions of </w:t>
      </w:r>
      <w:r w:rsidR="00A223A9">
        <w:t>DZA</w:t>
      </w:r>
      <w:r>
        <w:t xml:space="preserve"> to the biofilm mechanical properties were synergistic or additive, we used the fractional inhibitory concentration (FIC)</w:t>
      </w:r>
      <w:r w:rsidR="00855F4F">
        <w:t xml:space="preserve"> index</w:t>
      </w:r>
      <w:r w:rsidR="00A74D80">
        <w:t>, referred to here as the interaction index (IAI),</w:t>
      </w:r>
      <w:r>
        <w:t xml:space="preserve"> that has traditionally been used to determine the interactions between multiple antimicrobials </w:t>
      </w:r>
      <w:r>
        <w:fldChar w:fldCharType="begin">
          <w:fldData xml:space="preserve">PEVuZE5vdGU+PENpdGU+PEF1dGhvcj5Cb3Jpc3k8L0F1dGhvcj48WWVhcj4yMDAzPC9ZZWFyPjxS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</w:fldData>
        </w:fldChar>
      </w:r>
      <w:r w:rsidR="007843C5">
        <w:instrText xml:space="preserve"> ADDIN EN.CITE </w:instrText>
      </w:r>
      <w:r w:rsidR="007843C5">
        <w:fldChar w:fldCharType="begin">
          <w:fldData xml:space="preserve">PEVuZE5vdGU+PENpdGU+PEF1dGhvcj5Cb3Jpc3k8L0F1dGhvcj48WWVhcj4yMDAzPC9ZZWFyPjxS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</w:fldData>
        </w:fldChar>
      </w:r>
      <w:r w:rsidR="007843C5">
        <w:instrText xml:space="preserve"> ADDIN EN.CITE.DATA </w:instrText>
      </w:r>
      <w:r w:rsidR="007843C5">
        <w:fldChar w:fldCharType="end"/>
      </w:r>
      <w:r>
        <w:fldChar w:fldCharType="separate"/>
      </w:r>
      <w:r w:rsidR="007843C5">
        <w:rPr>
          <w:noProof/>
        </w:rPr>
        <w:t>(45, 46)</w:t>
      </w:r>
      <w:r>
        <w:fldChar w:fldCharType="end"/>
      </w:r>
      <w:r>
        <w:t>. However, here we substituted the minimum inhibitory concentration for the Young’s modulus, according to equation 2 – 4.</w:t>
      </w:r>
    </w:p>
    <w:p w14:paraId="1EB64986" w14:textId="4322A392" w:rsidR="00E823F8" w:rsidRPr="001A768C" w:rsidRDefault="00000000" w:rsidP="00CA54F5">
      <m:oMathPara>
        <m:oMathParaPr>
          <m:jc m:val="left"/>
        </m:oMathParaPr>
        <m:oMath>
          <m:sSub>
            <m:sSubPr>
              <m:ctrlPr>
                <w:rPr>
                  <w:rFonts w:ascii="Cambria Math" w:hAnsi="Cambria Math" w:cs="Times New Roman"/>
                  <w:i/>
                  <w:szCs w:val="22"/>
                </w:rPr>
              </m:ctrlPr>
            </m:sSubPr>
            <m:e>
              <m:r>
                <w:rPr>
                  <w:rFonts w:ascii="Cambria Math" w:hAnsi="Cambria Math" w:cs="Times New Roman"/>
                  <w:szCs w:val="22"/>
                </w:rPr>
                <m:t>IAI</m:t>
              </m:r>
            </m:e>
            <m:sub>
              <m:r>
                <w:rPr>
                  <w:rFonts w:ascii="Cambria Math" w:hAnsi="Cambria Math" w:cs="Times New Roman"/>
                  <w:szCs w:val="22"/>
                </w:rPr>
                <m:t>Arg</m:t>
              </m:r>
            </m:sub>
          </m:sSub>
          <m:r>
            <w:rPr>
              <w:rFonts w:ascii="Cambria Math" w:hAnsi="Cambria Math" w:cs="Times New Roman"/>
              <w:szCs w:val="22"/>
            </w:rPr>
            <m:t xml:space="preserve">= </m:t>
          </m:r>
          <m:f>
            <m:fPr>
              <m:ctrlPr>
                <w:rPr>
                  <w:rFonts w:ascii="Cambria Math" w:hAnsi="Cambria Math" w:cs="Times New Roman"/>
                  <w:i/>
                  <w:szCs w:val="22"/>
                </w:rPr>
              </m:ctrlPr>
            </m:fPr>
            <m:num>
              <m:sSub>
                <m:sSubPr>
                  <m:ctrlPr>
                    <w:rPr>
                      <w:rFonts w:ascii="Cambria Math" w:hAnsi="Cambria Math" w:cs="Times New Roman"/>
                      <w:i/>
                      <w:szCs w:val="22"/>
                    </w:rPr>
                  </m:ctrlPr>
                </m:sSubPr>
                <m:e>
                  <m:r>
                    <w:rPr>
                      <w:rFonts w:ascii="Cambria Math" w:hAnsi="Cambria Math" w:cs="Times New Roman"/>
                      <w:szCs w:val="22"/>
                    </w:rPr>
                    <m:t>E</m:t>
                  </m:r>
                </m:e>
                <m:sub>
                  <m:r>
                    <w:rPr>
                      <w:rFonts w:ascii="Cambria Math" w:hAnsi="Cambria Math" w:cs="Times New Roman"/>
                      <w:szCs w:val="22"/>
                    </w:rPr>
                    <m:t>DZA</m:t>
                  </m:r>
                </m:sub>
              </m:sSub>
            </m:num>
            <m:den>
              <m:sSub>
                <m:sSubPr>
                  <m:ctrlPr>
                    <w:rPr>
                      <w:rFonts w:ascii="Cambria Math" w:hAnsi="Cambria Math" w:cs="Times New Roman"/>
                      <w:i/>
                      <w:szCs w:val="22"/>
                    </w:rPr>
                  </m:ctrlPr>
                </m:sSubPr>
                <m:e>
                  <m:r>
                    <w:rPr>
                      <w:rFonts w:ascii="Cambria Math" w:hAnsi="Cambria Math" w:cs="Times New Roman"/>
                      <w:szCs w:val="22"/>
                    </w:rPr>
                    <m:t>E</m:t>
                  </m:r>
                </m:e>
                <m:sub>
                  <m:r>
                    <w:rPr>
                      <w:rFonts w:ascii="Cambria Math" w:hAnsi="Cambria Math" w:cs="Times New Roman"/>
                      <w:szCs w:val="22"/>
                    </w:rPr>
                    <m:t>Arg</m:t>
                  </m:r>
                </m:sub>
              </m:sSub>
            </m:den>
          </m:f>
          <m:r>
            <w:rPr>
              <w:rFonts w:ascii="Cambria Math" w:hAnsi="Cambria Math" w:cs="Times New Roman"/>
              <w:szCs w:val="22"/>
            </w:rPr>
            <m:t xml:space="preserve">          </m:t>
          </m:r>
          <m:r>
            <m:rPr>
              <m:sty m:val="p"/>
            </m:rPr>
            <w:rPr>
              <w:rFonts w:ascii="Cambria Math" w:hAnsi="Cambria Math" w:cs="Times New Roman"/>
              <w:szCs w:val="22"/>
            </w:rPr>
            <m:t>(</m:t>
          </m:r>
          <m:r>
            <w:rPr>
              <w:rFonts w:ascii="Cambria Math" w:hAnsi="Cambria Math" w:cs="Times New Roman"/>
              <w:szCs w:val="22"/>
            </w:rPr>
            <m:t>2)</m:t>
          </m:r>
        </m:oMath>
      </m:oMathPara>
    </w:p>
    <w:p w14:paraId="757A11CB" w14:textId="1BE02B68" w:rsidR="00E823F8" w:rsidRPr="001A768C" w:rsidRDefault="00000000" w:rsidP="00CA54F5">
      <m:oMathPara>
        <m:oMathParaPr>
          <m:jc m:val="left"/>
        </m:oMathParaPr>
        <m:oMath>
          <m:sSub>
            <m:sSubPr>
              <m:ctrlPr>
                <w:rPr>
                  <w:rFonts w:ascii="Cambria Math" w:hAnsi="Cambria Math" w:cs="Times New Roman"/>
                  <w:i/>
                  <w:szCs w:val="22"/>
                </w:rPr>
              </m:ctrlPr>
            </m:sSubPr>
            <m:e>
              <m:r>
                <w:rPr>
                  <w:rFonts w:ascii="Cambria Math" w:hAnsi="Cambria Math" w:cs="Times New Roman"/>
                  <w:szCs w:val="22"/>
                </w:rPr>
                <m:t>IAI</m:t>
              </m:r>
            </m:e>
            <m:sub>
              <m:r>
                <w:rPr>
                  <w:rFonts w:ascii="Cambria Math" w:hAnsi="Cambria Math" w:cs="Times New Roman"/>
                  <w:szCs w:val="22"/>
                </w:rPr>
                <m:t>Zn</m:t>
              </m:r>
            </m:sub>
          </m:sSub>
          <m:r>
            <w:rPr>
              <w:rFonts w:ascii="Cambria Math" w:hAnsi="Cambria Math" w:cs="Times New Roman"/>
              <w:szCs w:val="22"/>
            </w:rPr>
            <m:t xml:space="preserve">= </m:t>
          </m:r>
          <m:f>
            <m:fPr>
              <m:ctrlPr>
                <w:rPr>
                  <w:rFonts w:ascii="Cambria Math" w:hAnsi="Cambria Math" w:cs="Times New Roman"/>
                  <w:i/>
                  <w:szCs w:val="22"/>
                </w:rPr>
              </m:ctrlPr>
            </m:fPr>
            <m:num>
              <m:sSub>
                <m:sSubPr>
                  <m:ctrlPr>
                    <w:rPr>
                      <w:rFonts w:ascii="Cambria Math" w:hAnsi="Cambria Math" w:cs="Times New Roman"/>
                      <w:i/>
                      <w:szCs w:val="22"/>
                    </w:rPr>
                  </m:ctrlPr>
                </m:sSubPr>
                <m:e>
                  <m:r>
                    <w:rPr>
                      <w:rFonts w:ascii="Cambria Math" w:hAnsi="Cambria Math" w:cs="Times New Roman"/>
                      <w:szCs w:val="22"/>
                    </w:rPr>
                    <m:t>E</m:t>
                  </m:r>
                </m:e>
                <m:sub>
                  <m:r>
                    <w:rPr>
                      <w:rFonts w:ascii="Cambria Math" w:hAnsi="Cambria Math" w:cs="Times New Roman"/>
                      <w:szCs w:val="22"/>
                    </w:rPr>
                    <m:t>DZA</m:t>
                  </m:r>
                </m:sub>
              </m:sSub>
            </m:num>
            <m:den>
              <m:sSub>
                <m:sSubPr>
                  <m:ctrlPr>
                    <w:rPr>
                      <w:rFonts w:ascii="Cambria Math" w:hAnsi="Cambria Math" w:cs="Times New Roman"/>
                      <w:i/>
                      <w:szCs w:val="22"/>
                    </w:rPr>
                  </m:ctrlPr>
                </m:sSubPr>
                <m:e>
                  <m:r>
                    <w:rPr>
                      <w:rFonts w:ascii="Cambria Math" w:hAnsi="Cambria Math" w:cs="Times New Roman"/>
                      <w:szCs w:val="22"/>
                    </w:rPr>
                    <m:t>E</m:t>
                  </m:r>
                </m:e>
                <m:sub>
                  <m:r>
                    <w:rPr>
                      <w:rFonts w:ascii="Cambria Math" w:hAnsi="Cambria Math" w:cs="Times New Roman"/>
                      <w:szCs w:val="22"/>
                    </w:rPr>
                    <m:t>Zn</m:t>
                  </m:r>
                </m:sub>
              </m:sSub>
            </m:den>
          </m:f>
          <m:r>
            <w:rPr>
              <w:rFonts w:ascii="Cambria Math" w:hAnsi="Cambria Math" w:cs="Times New Roman"/>
              <w:szCs w:val="22"/>
            </w:rPr>
            <m:t xml:space="preserve">            (</m:t>
          </m:r>
          <m:r>
            <m:rPr>
              <m:sty m:val="p"/>
            </m:rPr>
            <w:rPr>
              <w:rFonts w:ascii="Cambria Math" w:hAnsi="Cambria Math" w:cs="Times New Roman"/>
              <w:szCs w:val="22"/>
            </w:rPr>
            <m:t>3</m:t>
          </m:r>
          <m:r>
            <w:rPr>
              <w:rFonts w:ascii="Cambria Math" w:hAnsi="Cambria Math" w:cs="Times New Roman"/>
              <w:szCs w:val="22"/>
            </w:rPr>
            <m:t>)</m:t>
          </m:r>
        </m:oMath>
      </m:oMathPara>
    </w:p>
    <w:p w14:paraId="3649E0F5" w14:textId="55064616" w:rsidR="004C3B98" w:rsidRPr="001A768C" w:rsidRDefault="00A74D80" w:rsidP="00CA54F5">
      <m:oMathPara>
        <m:oMathParaPr>
          <m:jc m:val="left"/>
        </m:oMathParaPr>
        <m:oMath>
          <m:r>
            <w:rPr>
              <w:rFonts w:ascii="Cambria Math" w:hAnsi="Cambria Math"/>
            </w:rPr>
            <m:t>IAI=</m:t>
          </m:r>
          <m:sSub>
            <m:sSubPr>
              <m:ctrlPr>
                <w:rPr>
                  <w:rFonts w:ascii="Cambria Math" w:hAnsi="Cambria Math"/>
                  <w:i/>
                </w:rPr>
              </m:ctrlPr>
            </m:sSubPr>
            <m:e>
              <m:r>
                <w:rPr>
                  <w:rFonts w:ascii="Cambria Math" w:hAnsi="Cambria Math"/>
                </w:rPr>
                <m:t>IAI</m:t>
              </m:r>
            </m:e>
            <m:sub>
              <m:r>
                <w:rPr>
                  <w:rFonts w:ascii="Cambria Math" w:hAnsi="Cambria Math"/>
                </w:rPr>
                <m:t>Arg</m:t>
              </m:r>
            </m:sub>
          </m:sSub>
          <m:r>
            <w:rPr>
              <w:rFonts w:ascii="Cambria Math" w:hAnsi="Cambria Math"/>
            </w:rPr>
            <m:t xml:space="preserve">+ </m:t>
          </m:r>
          <m:sSub>
            <m:sSubPr>
              <m:ctrlPr>
                <w:rPr>
                  <w:rFonts w:ascii="Cambria Math" w:hAnsi="Cambria Math"/>
                  <w:i/>
                </w:rPr>
              </m:ctrlPr>
            </m:sSubPr>
            <m:e>
              <m:r>
                <w:rPr>
                  <w:rFonts w:ascii="Cambria Math" w:hAnsi="Cambria Math"/>
                </w:rPr>
                <m:t>IAI</m:t>
              </m:r>
            </m:e>
            <m:sub>
              <m:r>
                <w:rPr>
                  <w:rFonts w:ascii="Cambria Math" w:hAnsi="Cambria Math"/>
                </w:rPr>
                <m:t>Zn</m:t>
              </m:r>
            </m:sub>
          </m:sSub>
          <m:r>
            <w:rPr>
              <w:rFonts w:ascii="Cambria Math" w:hAnsi="Cambria Math"/>
            </w:rPr>
            <m:t xml:space="preserve">     (4)</m:t>
          </m:r>
        </m:oMath>
      </m:oMathPara>
    </w:p>
    <w:p w14:paraId="7FBD5574" w14:textId="779BAD02" w:rsidR="001A768C" w:rsidRPr="001A768C" w:rsidRDefault="001A768C" w:rsidP="00855F4F">
      <w:r>
        <w:t>w</w:t>
      </w:r>
      <w:r w:rsidRPr="001A768C">
        <w:t>here</w:t>
      </w:r>
      <w:r>
        <w:t xml:space="preserve"> </w:t>
      </w:r>
      <w:r w:rsidR="00A74D80">
        <w:t>IAI</w:t>
      </w:r>
      <w:r>
        <w:t xml:space="preserve"> </w:t>
      </w:r>
      <w:r>
        <w:sym w:font="Symbol" w:char="F0A3"/>
      </w:r>
      <w:r>
        <w:t xml:space="preserve"> 0.5 is indicative of synergi</w:t>
      </w:r>
      <w:r w:rsidR="00120F92">
        <w:t>sm</w:t>
      </w:r>
      <w:r>
        <w:t xml:space="preserve">, </w:t>
      </w:r>
      <w:r w:rsidR="00A74D80">
        <w:t>IAI</w:t>
      </w:r>
      <w:r>
        <w:t xml:space="preserve"> &gt; 0.5 – 4 </w:t>
      </w:r>
      <w:r w:rsidR="00120F92">
        <w:t>of</w:t>
      </w:r>
      <w:r>
        <w:t xml:space="preserve"> additive and </w:t>
      </w:r>
      <w:r w:rsidR="00A74D80">
        <w:t>IAI</w:t>
      </w:r>
      <w:r>
        <w:t xml:space="preserve"> </w:t>
      </w:r>
      <w:r>
        <w:sym w:font="Symbol" w:char="F0B3"/>
      </w:r>
      <w:r>
        <w:t xml:space="preserve"> 4 of antagonism.</w:t>
      </w:r>
    </w:p>
    <w:p w14:paraId="3BCAD421" w14:textId="77777777" w:rsidR="00CA54F5" w:rsidRDefault="00CA54F5" w:rsidP="00CA54F5">
      <w:pPr>
        <w:rPr>
          <w:rFonts w:cs="Times New Roman"/>
        </w:rPr>
      </w:pPr>
    </w:p>
    <w:p w14:paraId="6F38DB37" w14:textId="32814B92" w:rsidR="00CA54F5" w:rsidRDefault="00E966BC" w:rsidP="00B74B21">
      <w:pPr>
        <w:pStyle w:val="Heading2"/>
      </w:pPr>
      <w:r>
        <w:t xml:space="preserve">Confocal laser scanning </w:t>
      </w:r>
      <w:r w:rsidR="00CA54F5">
        <w:t>microscopy</w:t>
      </w:r>
    </w:p>
    <w:p w14:paraId="733EB607" w14:textId="31248E57" w:rsidR="00CA54F5" w:rsidRPr="006A3BFC" w:rsidRDefault="00E966BC" w:rsidP="00CA54F5">
      <w:r>
        <w:t>For</w:t>
      </w:r>
      <w:r w:rsidR="006A3BFC">
        <w:t xml:space="preserve"> confocal laser scanning microscopy (CLSM), treated 5 day saliva-plaque biofilms were </w:t>
      </w:r>
      <w:r>
        <w:t xml:space="preserve">transferred to 1mL 4% paraformaldehyde and fixed at room temperature for 1h. </w:t>
      </w:r>
      <w:r w:rsidR="006A3BFC">
        <w:rPr>
          <w:rFonts w:cs="Times New Roman"/>
        </w:rPr>
        <w:t>B</w:t>
      </w:r>
      <w:r w:rsidR="00CA54F5">
        <w:rPr>
          <w:rFonts w:cs="Times New Roman"/>
        </w:rPr>
        <w:t xml:space="preserve">iofilms were </w:t>
      </w:r>
      <w:r w:rsidR="006A3BFC">
        <w:rPr>
          <w:rFonts w:cs="Times New Roman"/>
        </w:rPr>
        <w:t xml:space="preserve">then </w:t>
      </w:r>
      <w:r w:rsidR="00CA54F5">
        <w:rPr>
          <w:rFonts w:cs="Times New Roman"/>
        </w:rPr>
        <w:t>transferred to 1mL PBS supplemented with 5</w:t>
      </w:r>
      <w:r w:rsidR="00CA54F5">
        <w:rPr>
          <w:rFonts w:cs="Arial"/>
        </w:rPr>
        <w:t>μ</w:t>
      </w:r>
      <w:r w:rsidR="00CA54F5">
        <w:rPr>
          <w:rFonts w:cs="Times New Roman"/>
        </w:rPr>
        <w:t>M Syto-9 and 10</w:t>
      </w:r>
      <w:r w:rsidR="00CA54F5">
        <w:rPr>
          <w:rFonts w:cs="Arial"/>
        </w:rPr>
        <w:t>μ</w:t>
      </w:r>
      <w:r w:rsidR="00CA54F5">
        <w:rPr>
          <w:rFonts w:cs="Times New Roman"/>
        </w:rPr>
        <w:t>g/mL calcofluor white and incubated for 1h at room temperature. Biofilms were washed twice in PBS and transferred to fresh PBS until imaging. Biofilms were imaged on a</w:t>
      </w:r>
      <w:r w:rsidR="007C2AE7">
        <w:rPr>
          <w:rFonts w:cs="Times New Roman"/>
        </w:rPr>
        <w:t xml:space="preserve">n Olympus FV1000 Multiphoton microscope, in single photon mode, fitted with a </w:t>
      </w:r>
      <w:r w:rsidR="007C2AE7">
        <w:rPr>
          <w:rFonts w:cs="Times New Roman"/>
        </w:rPr>
        <w:lastRenderedPageBreak/>
        <w:t>25x water immersion objective. Images were processed using the Imaris software and analyzed using COMSTAT-2</w:t>
      </w:r>
      <w:r w:rsidR="00493614">
        <w:rPr>
          <w:rFonts w:cs="Times New Roman"/>
        </w:rPr>
        <w:t xml:space="preserve"> </w:t>
      </w:r>
      <w:r w:rsidR="00493614">
        <w:rPr>
          <w:rFonts w:cs="Times New Roman"/>
        </w:rPr>
        <w:fldChar w:fldCharType="begin"/>
      </w:r>
      <w:r w:rsidR="007843C5">
        <w:rPr>
          <w:rFonts w:cs="Times New Roman"/>
        </w:rPr>
        <w:instrText xml:space="preserve"> ADDIN EN.CITE &lt;EndNote&gt;&lt;Cite&gt;&lt;Author&gt;Heydorn&lt;/Author&gt;&lt;Year&gt;2000&lt;/Year&gt;&lt;RecNum&gt;2042&lt;/RecNum&gt;&lt;DisplayText&gt;(41, 42)&lt;/DisplayText&gt;&lt;record&gt;&lt;rec-number&gt;2042&lt;/rec-number&gt;&lt;foreign-keys&gt;&lt;key app="EN" db-id="xp9s5rfstexpwceaa9gxaf9ow0tr2v22eded" timestamp="1612039666"&gt;2042&lt;/key&gt;&lt;/foreign-keys&gt;&lt;ref-type name="Journal Article"&gt;17&lt;/ref-type&gt;&lt;contributors&gt;&lt;authors&gt;&lt;author&gt;Heydorn, Arne&lt;/author&gt;&lt;author&gt;Nielsen, Alex Toftgaard&lt;/author&gt;&lt;author&gt;Hentzer, Morten&lt;/author&gt;&lt;author&gt;Sternberg, Claus&lt;/author&gt;&lt;author&gt;Givskov, Michael&lt;/author&gt;&lt;author&gt;Ersbøll, Bjarne Kjær&lt;/author&gt;&lt;author&gt;Molin, Søren&lt;/author&gt;&lt;/authors&gt;&lt;/contributors&gt;&lt;titles&gt;&lt;title&gt;Quantification of biofilm structures by the novel computer program COMSTAT&lt;/title&gt;&lt;secondary-title&gt;Microbiology&lt;/secondary-title&gt;&lt;/titles&gt;&lt;periodical&gt;&lt;full-title&gt;Microbiology&lt;/full-title&gt;&lt;abbr-1&gt;Microbiology (Reading, England)&lt;/abbr-1&gt;&lt;/periodical&gt;&lt;pages&gt;2395-2407&lt;/pages&gt;&lt;volume&gt;146&lt;/volume&gt;&lt;number&gt;10&lt;/number&gt;&lt;dates&gt;&lt;year&gt;2000&lt;/year&gt;&lt;/dates&gt;&lt;isbn&gt;1350-0872&lt;/isbn&gt;&lt;urls&gt;&lt;/urls&gt;&lt;research-notes&gt;- comstat&lt;/research-notes&gt;&lt;/record&gt;&lt;/Cite&gt;&lt;Cite&gt;&lt;Author&gt;Vorregaard&lt;/Author&gt;&lt;Year&gt;2008&lt;/Year&gt;&lt;RecNum&gt;2043&lt;/RecNum&gt;&lt;record&gt;&lt;rec-number&gt;2043&lt;/rec-number&gt;&lt;foreign-keys&gt;&lt;key app="EN" db-id="xp9s5rfstexpwceaa9gxaf9ow0tr2v22eded" timestamp="1612039696"&gt;2043&lt;/key&gt;&lt;/foreign-keys&gt;&lt;ref-type name="Thesis"&gt;32&lt;/ref-type&gt;&lt;contributors&gt;&lt;authors&gt;&lt;author&gt;Vorregaard, Martin&lt;/author&gt;&lt;/authors&gt;&lt;/contributors&gt;&lt;titles&gt;&lt;title&gt;Comstat2-a modern 3D image analysis environment for biofilms&lt;/title&gt;&lt;/titles&gt;&lt;dates&gt;&lt;year&gt;2008&lt;/year&gt;&lt;/dates&gt;&lt;publisher&gt;Citeseer&lt;/publisher&gt;&lt;urls&gt;&lt;/urls&gt;&lt;research-notes&gt;- comstat&lt;/research-notes&gt;&lt;/record&gt;&lt;/Cite&gt;&lt;/EndNote&gt;</w:instrText>
      </w:r>
      <w:r w:rsidR="00493614">
        <w:rPr>
          <w:rFonts w:cs="Times New Roman"/>
        </w:rPr>
        <w:fldChar w:fldCharType="separate"/>
      </w:r>
      <w:r w:rsidR="007843C5">
        <w:rPr>
          <w:rFonts w:cs="Times New Roman"/>
          <w:noProof/>
        </w:rPr>
        <w:t>(41, 42)</w:t>
      </w:r>
      <w:r w:rsidR="00493614">
        <w:rPr>
          <w:rFonts w:cs="Times New Roman"/>
        </w:rPr>
        <w:fldChar w:fldCharType="end"/>
      </w:r>
      <w:r w:rsidR="007C2AE7">
        <w:rPr>
          <w:rFonts w:cs="Times New Roman"/>
        </w:rPr>
        <w:t>.</w:t>
      </w:r>
      <w:r w:rsidR="006A3BFC">
        <w:rPr>
          <w:rFonts w:cs="Times New Roman"/>
        </w:rPr>
        <w:t xml:space="preserve"> For each biofilm treatment (untreated, </w:t>
      </w:r>
      <w:r w:rsidR="002B577B">
        <w:rPr>
          <w:rFonts w:cs="Times New Roman"/>
        </w:rPr>
        <w:t>Dual Zinc</w:t>
      </w:r>
      <w:r w:rsidR="006A3BFC">
        <w:rPr>
          <w:rFonts w:cs="Times New Roman"/>
        </w:rPr>
        <w:t xml:space="preserve">, or </w:t>
      </w:r>
      <w:r w:rsidR="002B577B">
        <w:rPr>
          <w:rFonts w:cs="Times New Roman"/>
        </w:rPr>
        <w:t>DZA</w:t>
      </w:r>
      <w:r w:rsidR="006A3BFC">
        <w:rPr>
          <w:rFonts w:cs="Times New Roman"/>
        </w:rPr>
        <w:t>), 3 biological replicates were imaged, with 4 images taken per biofilm.</w:t>
      </w:r>
    </w:p>
    <w:p w14:paraId="75B770E6" w14:textId="77777777" w:rsidR="00463B43" w:rsidRDefault="00463B43" w:rsidP="007C2AE7">
      <w:pPr>
        <w:rPr>
          <w:b/>
        </w:rPr>
      </w:pPr>
    </w:p>
    <w:p w14:paraId="47DA1DDC" w14:textId="17DC33AF" w:rsidR="007C2AE7" w:rsidRPr="007C2AE7" w:rsidRDefault="007C2AE7" w:rsidP="007C2AE7">
      <w:pPr>
        <w:rPr>
          <w:b/>
        </w:rPr>
      </w:pPr>
      <w:r w:rsidRPr="007C2AE7">
        <w:rPr>
          <w:b/>
        </w:rPr>
        <w:t>Statistical analysis</w:t>
      </w:r>
    </w:p>
    <w:p w14:paraId="15B84961" w14:textId="3775E0DE" w:rsidR="007C2AE7" w:rsidRDefault="007C2AE7" w:rsidP="007C2AE7">
      <w:r>
        <w:t xml:space="preserve">Statistical analysis was performed using </w:t>
      </w:r>
      <w:r w:rsidRPr="00D61986">
        <w:t xml:space="preserve">a </w:t>
      </w:r>
      <w:r w:rsidR="0058685A">
        <w:rPr>
          <w:rFonts w:cs="Times New Roman"/>
          <w:lang w:eastAsia="en-GB"/>
        </w:rPr>
        <w:t>o</w:t>
      </w:r>
      <w:r w:rsidRPr="00D61986">
        <w:rPr>
          <w:rFonts w:cs="Times New Roman"/>
          <w:lang w:eastAsia="en-GB"/>
        </w:rPr>
        <w:t>ne-way ANOVA with a Tukey’s post-hoc test. Analyses were pe</w:t>
      </w:r>
      <w:r>
        <w:rPr>
          <w:rFonts w:cs="Times New Roman"/>
          <w:lang w:eastAsia="en-GB"/>
        </w:rPr>
        <w:t>rformed using GraphPad Prism v</w:t>
      </w:r>
      <w:r w:rsidR="003F66B5">
        <w:rPr>
          <w:rFonts w:cs="Times New Roman"/>
          <w:lang w:eastAsia="en-GB"/>
        </w:rPr>
        <w:t>8</w:t>
      </w:r>
      <w:r w:rsidRPr="00D61986">
        <w:rPr>
          <w:rFonts w:cs="Times New Roman"/>
          <w:lang w:eastAsia="en-GB"/>
        </w:rPr>
        <w:t xml:space="preserve"> (Graphpad Software). Statistical significance was determined using a p-value &lt;0.05.</w:t>
      </w:r>
      <w:r w:rsidRPr="00D61986">
        <w:t xml:space="preserve"> </w:t>
      </w:r>
    </w:p>
    <w:p w14:paraId="59E3DA84" w14:textId="77777777" w:rsidR="007C2AE7" w:rsidRPr="00CA54F5" w:rsidRDefault="007C2AE7" w:rsidP="00CA54F5">
      <w:pPr>
        <w:rPr>
          <w:rFonts w:cs="Times New Roman"/>
        </w:rPr>
      </w:pPr>
    </w:p>
    <w:p w14:paraId="1542D059" w14:textId="17FEFEEA" w:rsidR="00CA54F5" w:rsidRDefault="00E27BEE" w:rsidP="00AD2769">
      <w:pPr>
        <w:pStyle w:val="Heading1"/>
      </w:pPr>
      <w:r>
        <w:t>References</w:t>
      </w:r>
    </w:p>
    <w:p w14:paraId="6CE95A55" w14:textId="77777777" w:rsidR="00967C41" w:rsidRPr="00967C41" w:rsidRDefault="00CA54F5" w:rsidP="00967C41">
      <w:pPr>
        <w:pStyle w:val="EndNoteBibliography"/>
        <w:rPr>
          <w:noProof/>
        </w:rPr>
      </w:pPr>
      <w:r>
        <w:fldChar w:fldCharType="begin"/>
      </w:r>
      <w:r>
        <w:instrText xml:space="preserve"> ADDIN EN.REFLIST </w:instrText>
      </w:r>
      <w:r>
        <w:fldChar w:fldCharType="separate"/>
      </w:r>
      <w:r w:rsidR="00967C41" w:rsidRPr="00967C41">
        <w:rPr>
          <w:noProof/>
        </w:rPr>
        <w:t>1.</w:t>
      </w:r>
      <w:r w:rsidR="00967C41" w:rsidRPr="00967C41">
        <w:rPr>
          <w:noProof/>
        </w:rPr>
        <w:tab/>
      </w:r>
      <w:r w:rsidR="00967C41" w:rsidRPr="00967C41">
        <w:rPr>
          <w:b/>
          <w:noProof/>
        </w:rPr>
        <w:t xml:space="preserve">Paraskevas S and Van der Weijden G. </w:t>
      </w:r>
      <w:r w:rsidR="00967C41" w:rsidRPr="00967C41">
        <w:rPr>
          <w:noProof/>
        </w:rPr>
        <w:t xml:space="preserve">2006. A review of the effects of stannous fluoride on gingivitis. Journal of clinical periodontology </w:t>
      </w:r>
      <w:r w:rsidR="00967C41" w:rsidRPr="00967C41">
        <w:rPr>
          <w:b/>
          <w:noProof/>
        </w:rPr>
        <w:t>33</w:t>
      </w:r>
      <w:r w:rsidR="00967C41" w:rsidRPr="00967C41">
        <w:rPr>
          <w:noProof/>
        </w:rPr>
        <w:t>:1-13.</w:t>
      </w:r>
    </w:p>
    <w:p w14:paraId="3816094C" w14:textId="77777777" w:rsidR="00967C41" w:rsidRPr="00967C41" w:rsidRDefault="00967C41" w:rsidP="00967C41">
      <w:pPr>
        <w:pStyle w:val="EndNoteBibliography"/>
        <w:rPr>
          <w:noProof/>
        </w:rPr>
      </w:pPr>
      <w:r w:rsidRPr="00967C41">
        <w:rPr>
          <w:noProof/>
        </w:rPr>
        <w:t>2.</w:t>
      </w:r>
      <w:r w:rsidRPr="00967C41">
        <w:rPr>
          <w:noProof/>
        </w:rPr>
        <w:tab/>
      </w:r>
      <w:r w:rsidRPr="00967C41">
        <w:rPr>
          <w:b/>
          <w:noProof/>
        </w:rPr>
        <w:t xml:space="preserve">Niederman R. </w:t>
      </w:r>
      <w:r w:rsidRPr="00967C41">
        <w:rPr>
          <w:noProof/>
        </w:rPr>
        <w:t xml:space="preserve">2007. Stannous fluoride toothpastes reduce the gingival index more than sodium fluoride toothpastes. Evidence-Based Dentistry </w:t>
      </w:r>
      <w:r w:rsidRPr="00967C41">
        <w:rPr>
          <w:b/>
          <w:noProof/>
        </w:rPr>
        <w:t>8</w:t>
      </w:r>
      <w:r w:rsidRPr="00967C41">
        <w:rPr>
          <w:noProof/>
        </w:rPr>
        <w:t>:74-75.</w:t>
      </w:r>
    </w:p>
    <w:p w14:paraId="673D7772" w14:textId="77777777" w:rsidR="00967C41" w:rsidRPr="00967C41" w:rsidRDefault="00967C41" w:rsidP="00967C41">
      <w:pPr>
        <w:pStyle w:val="EndNoteBibliography"/>
        <w:rPr>
          <w:noProof/>
        </w:rPr>
      </w:pPr>
      <w:r w:rsidRPr="00967C41">
        <w:rPr>
          <w:noProof/>
        </w:rPr>
        <w:t>3.</w:t>
      </w:r>
      <w:r w:rsidRPr="00967C41">
        <w:rPr>
          <w:noProof/>
        </w:rPr>
        <w:tab/>
      </w:r>
      <w:r w:rsidRPr="00967C41">
        <w:rPr>
          <w:b/>
          <w:noProof/>
        </w:rPr>
        <w:t xml:space="preserve">Valkenburg C, Else Slot D and Van der Weijden G. </w:t>
      </w:r>
      <w:r w:rsidRPr="00967C41">
        <w:rPr>
          <w:noProof/>
        </w:rPr>
        <w:t xml:space="preserve">2020. What is the effect of active ingredients in dentifrice on inhibiting the regrowth of overnight plaque? A systematic review. International journal of dental hygiene </w:t>
      </w:r>
      <w:r w:rsidRPr="00967C41">
        <w:rPr>
          <w:b/>
          <w:noProof/>
        </w:rPr>
        <w:t>18</w:t>
      </w:r>
      <w:r w:rsidRPr="00967C41">
        <w:rPr>
          <w:noProof/>
        </w:rPr>
        <w:t>:128-141.</w:t>
      </w:r>
    </w:p>
    <w:p w14:paraId="49925647" w14:textId="77777777" w:rsidR="00967C41" w:rsidRPr="00967C41" w:rsidRDefault="00967C41" w:rsidP="00967C41">
      <w:pPr>
        <w:pStyle w:val="EndNoteBibliography"/>
        <w:rPr>
          <w:noProof/>
        </w:rPr>
      </w:pPr>
      <w:r w:rsidRPr="00967C41">
        <w:rPr>
          <w:noProof/>
        </w:rPr>
        <w:t>4.</w:t>
      </w:r>
      <w:r w:rsidRPr="00967C41">
        <w:rPr>
          <w:noProof/>
        </w:rPr>
        <w:tab/>
      </w:r>
      <w:r w:rsidRPr="00967C41">
        <w:rPr>
          <w:b/>
          <w:noProof/>
        </w:rPr>
        <w:t xml:space="preserve">Williams C, McBride S, Mostler K, Petrone D, Simone A, Crawford R, Patel S, Petrone M, Chaknis P and DeVizio W. </w:t>
      </w:r>
      <w:r w:rsidRPr="00967C41">
        <w:rPr>
          <w:noProof/>
        </w:rPr>
        <w:t xml:space="preserve">1998. Efficacy of a dentifrice containing zinc citrate for the control of plaque and gingivitis: a 6-month clinical study in adults. Compendium of Continuing Education in Dentistry (Jamesburg, NJ: 1995) </w:t>
      </w:r>
      <w:r w:rsidRPr="00967C41">
        <w:rPr>
          <w:b/>
          <w:noProof/>
        </w:rPr>
        <w:t>19</w:t>
      </w:r>
      <w:r w:rsidRPr="00967C41">
        <w:rPr>
          <w:noProof/>
        </w:rPr>
        <w:t>:4-15.</w:t>
      </w:r>
    </w:p>
    <w:p w14:paraId="7654E8D0" w14:textId="77777777" w:rsidR="00967C41" w:rsidRPr="00967C41" w:rsidRDefault="00967C41" w:rsidP="00967C41">
      <w:pPr>
        <w:pStyle w:val="EndNoteBibliography"/>
        <w:rPr>
          <w:noProof/>
        </w:rPr>
      </w:pPr>
      <w:r w:rsidRPr="00967C41">
        <w:rPr>
          <w:noProof/>
        </w:rPr>
        <w:t>5.</w:t>
      </w:r>
      <w:r w:rsidRPr="00967C41">
        <w:rPr>
          <w:noProof/>
        </w:rPr>
        <w:tab/>
      </w:r>
      <w:r w:rsidRPr="00967C41">
        <w:rPr>
          <w:b/>
          <w:noProof/>
        </w:rPr>
        <w:t xml:space="preserve">Cummins D. </w:t>
      </w:r>
      <w:r w:rsidRPr="00967C41">
        <w:rPr>
          <w:noProof/>
        </w:rPr>
        <w:t xml:space="preserve">2018. Changing the Paradigm of Daily Prevention: An Advanced Fluoride Toothpaste with Dual Zinc plus Arginine for Whole Mouth Protection and Whole Mouth Health. Journal of Clinical Dentistry® </w:t>
      </w:r>
      <w:r w:rsidRPr="00967C41">
        <w:rPr>
          <w:b/>
          <w:noProof/>
        </w:rPr>
        <w:t>29</w:t>
      </w:r>
      <w:r w:rsidRPr="00967C41">
        <w:rPr>
          <w:noProof/>
        </w:rPr>
        <w:t>.</w:t>
      </w:r>
    </w:p>
    <w:p w14:paraId="421EFF74" w14:textId="77777777" w:rsidR="00967C41" w:rsidRPr="00967C41" w:rsidRDefault="00967C41" w:rsidP="00967C41">
      <w:pPr>
        <w:pStyle w:val="EndNoteBibliography"/>
        <w:rPr>
          <w:noProof/>
        </w:rPr>
      </w:pPr>
      <w:r w:rsidRPr="00967C41">
        <w:rPr>
          <w:noProof/>
        </w:rPr>
        <w:t>6.</w:t>
      </w:r>
      <w:r w:rsidRPr="00967C41">
        <w:rPr>
          <w:noProof/>
        </w:rPr>
        <w:tab/>
      </w:r>
      <w:r w:rsidRPr="00967C41">
        <w:rPr>
          <w:b/>
          <w:noProof/>
        </w:rPr>
        <w:t xml:space="preserve">Jakubovics NS, Robinson JC, Samarian DS, Kolderman E, Yassin SA, Bettampadi D, Bashton M and Rickard AH. </w:t>
      </w:r>
      <w:r w:rsidRPr="00967C41">
        <w:rPr>
          <w:noProof/>
        </w:rPr>
        <w:t xml:space="preserve">2015. Critical roles of arginine in growth and biofilm development by Streptococcus gordonii. Mol Microbiol </w:t>
      </w:r>
      <w:r w:rsidRPr="00967C41">
        <w:rPr>
          <w:b/>
          <w:noProof/>
        </w:rPr>
        <w:t>97</w:t>
      </w:r>
      <w:r w:rsidRPr="00967C41">
        <w:rPr>
          <w:noProof/>
        </w:rPr>
        <w:t>:281-300.</w:t>
      </w:r>
    </w:p>
    <w:p w14:paraId="00694AC6" w14:textId="77777777" w:rsidR="00967C41" w:rsidRPr="00967C41" w:rsidRDefault="00967C41" w:rsidP="00967C41">
      <w:pPr>
        <w:pStyle w:val="EndNoteBibliography"/>
        <w:rPr>
          <w:noProof/>
        </w:rPr>
      </w:pPr>
      <w:r w:rsidRPr="00967C41">
        <w:rPr>
          <w:noProof/>
        </w:rPr>
        <w:t>7.</w:t>
      </w:r>
      <w:r w:rsidRPr="00967C41">
        <w:rPr>
          <w:noProof/>
        </w:rPr>
        <w:tab/>
      </w:r>
      <w:r w:rsidRPr="00967C41">
        <w:rPr>
          <w:b/>
          <w:noProof/>
        </w:rPr>
        <w:t xml:space="preserve">Wijeyeweera R and Kleinberg I. </w:t>
      </w:r>
      <w:r w:rsidRPr="00967C41">
        <w:rPr>
          <w:noProof/>
        </w:rPr>
        <w:t xml:space="preserve">1989. Acid-base pH curves in vitro with mixtures of pure cultures of human oral microorganisms. Archives of oral biology </w:t>
      </w:r>
      <w:r w:rsidRPr="00967C41">
        <w:rPr>
          <w:b/>
          <w:noProof/>
        </w:rPr>
        <w:t>34</w:t>
      </w:r>
      <w:r w:rsidRPr="00967C41">
        <w:rPr>
          <w:noProof/>
        </w:rPr>
        <w:t>:55-64.</w:t>
      </w:r>
    </w:p>
    <w:p w14:paraId="43FD03C9" w14:textId="77777777" w:rsidR="00967C41" w:rsidRPr="00967C41" w:rsidRDefault="00967C41" w:rsidP="00967C41">
      <w:pPr>
        <w:pStyle w:val="EndNoteBibliography"/>
        <w:rPr>
          <w:noProof/>
        </w:rPr>
      </w:pPr>
      <w:r w:rsidRPr="00967C41">
        <w:rPr>
          <w:noProof/>
        </w:rPr>
        <w:t>8.</w:t>
      </w:r>
      <w:r w:rsidRPr="00967C41">
        <w:rPr>
          <w:noProof/>
        </w:rPr>
        <w:tab/>
      </w:r>
      <w:r w:rsidRPr="00967C41">
        <w:rPr>
          <w:b/>
          <w:noProof/>
        </w:rPr>
        <w:t xml:space="preserve">Wijeyeweera R and Kleinberg I. </w:t>
      </w:r>
      <w:r w:rsidRPr="00967C41">
        <w:rPr>
          <w:noProof/>
        </w:rPr>
        <w:t xml:space="preserve">1989. Arginolytic and ureolytic activities of pure cultures of human oral bacteria and their effects on the pH response of salivary sediment and dental plaque in vitro. Archives of oral biology </w:t>
      </w:r>
      <w:r w:rsidRPr="00967C41">
        <w:rPr>
          <w:b/>
          <w:noProof/>
        </w:rPr>
        <w:t>34</w:t>
      </w:r>
      <w:r w:rsidRPr="00967C41">
        <w:rPr>
          <w:noProof/>
        </w:rPr>
        <w:t>:43-53.</w:t>
      </w:r>
    </w:p>
    <w:p w14:paraId="5416C3EE" w14:textId="77777777" w:rsidR="00967C41" w:rsidRPr="00967C41" w:rsidRDefault="00967C41" w:rsidP="00967C41">
      <w:pPr>
        <w:pStyle w:val="EndNoteBibliography"/>
        <w:rPr>
          <w:noProof/>
        </w:rPr>
      </w:pPr>
      <w:r w:rsidRPr="00967C41">
        <w:rPr>
          <w:noProof/>
        </w:rPr>
        <w:t>9.</w:t>
      </w:r>
      <w:r w:rsidRPr="00967C41">
        <w:rPr>
          <w:noProof/>
        </w:rPr>
        <w:tab/>
      </w:r>
      <w:r w:rsidRPr="00967C41">
        <w:rPr>
          <w:b/>
          <w:noProof/>
        </w:rPr>
        <w:t xml:space="preserve">Bijle MNA, Ekambaram M, Lo ECM and Yiu CKY. </w:t>
      </w:r>
      <w:r w:rsidRPr="00967C41">
        <w:rPr>
          <w:noProof/>
        </w:rPr>
        <w:t xml:space="preserve">2019. The combined antimicrobial effect of arginine and fluoride toothpaste. Sci Rep </w:t>
      </w:r>
      <w:r w:rsidRPr="00967C41">
        <w:rPr>
          <w:b/>
          <w:noProof/>
        </w:rPr>
        <w:t>9</w:t>
      </w:r>
      <w:r w:rsidRPr="00967C41">
        <w:rPr>
          <w:noProof/>
        </w:rPr>
        <w:t>:8405.</w:t>
      </w:r>
    </w:p>
    <w:p w14:paraId="33AE3CEC" w14:textId="77777777" w:rsidR="00967C41" w:rsidRPr="00967C41" w:rsidRDefault="00967C41" w:rsidP="00967C41">
      <w:pPr>
        <w:pStyle w:val="EndNoteBibliography"/>
        <w:rPr>
          <w:noProof/>
        </w:rPr>
      </w:pPr>
      <w:r w:rsidRPr="00967C41">
        <w:rPr>
          <w:noProof/>
        </w:rPr>
        <w:t>10.</w:t>
      </w:r>
      <w:r w:rsidRPr="00967C41">
        <w:rPr>
          <w:noProof/>
        </w:rPr>
        <w:tab/>
      </w:r>
      <w:r w:rsidRPr="00967C41">
        <w:rPr>
          <w:b/>
          <w:noProof/>
        </w:rPr>
        <w:t xml:space="preserve">He J, Hwang G, Liu Y, Gao L, Kilpatrick-Liverman L, Santarpia P, Zhou X and Koo H. </w:t>
      </w:r>
      <w:r w:rsidRPr="00967C41">
        <w:rPr>
          <w:noProof/>
        </w:rPr>
        <w:t xml:space="preserve">2016. l-Arginine Modifies the Exopolysaccharide Matrix and Thwarts Streptococcus mutans Outgrowth within Mixed-Species Oral Biofilms. J Bacteriol </w:t>
      </w:r>
      <w:r w:rsidRPr="00967C41">
        <w:rPr>
          <w:b/>
          <w:noProof/>
        </w:rPr>
        <w:t>198</w:t>
      </w:r>
      <w:r w:rsidRPr="00967C41">
        <w:rPr>
          <w:noProof/>
        </w:rPr>
        <w:t>:2651-2661.</w:t>
      </w:r>
    </w:p>
    <w:p w14:paraId="1BFB8652" w14:textId="77777777" w:rsidR="00967C41" w:rsidRPr="00967C41" w:rsidRDefault="00967C41" w:rsidP="00967C41">
      <w:pPr>
        <w:pStyle w:val="EndNoteBibliography"/>
        <w:rPr>
          <w:noProof/>
        </w:rPr>
      </w:pPr>
      <w:r w:rsidRPr="00967C41">
        <w:rPr>
          <w:noProof/>
        </w:rPr>
        <w:t>11.</w:t>
      </w:r>
      <w:r w:rsidRPr="00967C41">
        <w:rPr>
          <w:noProof/>
        </w:rPr>
        <w:tab/>
      </w:r>
      <w:r w:rsidRPr="00967C41">
        <w:rPr>
          <w:b/>
          <w:noProof/>
        </w:rPr>
        <w:t xml:space="preserve">Ellen RP, Song M and Buivids IA. </w:t>
      </w:r>
      <w:r w:rsidRPr="00967C41">
        <w:rPr>
          <w:noProof/>
        </w:rPr>
        <w:t xml:space="preserve">1992. Inhibition of Actinomyces viscosus--Porphyromonas gingivalis coadhesion by trypsin and other proteins. Oral Microbiol Immunol </w:t>
      </w:r>
      <w:r w:rsidRPr="00967C41">
        <w:rPr>
          <w:b/>
          <w:noProof/>
        </w:rPr>
        <w:t>7</w:t>
      </w:r>
      <w:r w:rsidRPr="00967C41">
        <w:rPr>
          <w:noProof/>
        </w:rPr>
        <w:t>:198-203.</w:t>
      </w:r>
    </w:p>
    <w:p w14:paraId="5D3AAB3E" w14:textId="77777777" w:rsidR="00967C41" w:rsidRPr="00967C41" w:rsidRDefault="00967C41" w:rsidP="00967C41">
      <w:pPr>
        <w:pStyle w:val="EndNoteBibliography"/>
        <w:rPr>
          <w:noProof/>
        </w:rPr>
      </w:pPr>
      <w:r w:rsidRPr="00967C41">
        <w:rPr>
          <w:noProof/>
        </w:rPr>
        <w:t>12.</w:t>
      </w:r>
      <w:r w:rsidRPr="00967C41">
        <w:rPr>
          <w:noProof/>
        </w:rPr>
        <w:tab/>
      </w:r>
      <w:r w:rsidRPr="00967C41">
        <w:rPr>
          <w:b/>
          <w:noProof/>
        </w:rPr>
        <w:t xml:space="preserve">Kamaguch A, Nakayama K, Ohyama T, Watanabe T, Okamoto M and Baba H. </w:t>
      </w:r>
      <w:r w:rsidRPr="00967C41">
        <w:rPr>
          <w:noProof/>
        </w:rPr>
        <w:t xml:space="preserve">2001. Coaggregation of Porphyromonas gingivalis and Prevotella intermedia. Microbiol Immunol </w:t>
      </w:r>
      <w:r w:rsidRPr="00967C41">
        <w:rPr>
          <w:b/>
          <w:noProof/>
        </w:rPr>
        <w:t>45</w:t>
      </w:r>
      <w:r w:rsidRPr="00967C41">
        <w:rPr>
          <w:noProof/>
        </w:rPr>
        <w:t>:649-656.</w:t>
      </w:r>
    </w:p>
    <w:p w14:paraId="3B36A6B1" w14:textId="77777777" w:rsidR="00967C41" w:rsidRPr="00967C41" w:rsidRDefault="00967C41" w:rsidP="00967C41">
      <w:pPr>
        <w:pStyle w:val="EndNoteBibliography"/>
        <w:rPr>
          <w:noProof/>
        </w:rPr>
      </w:pPr>
      <w:r w:rsidRPr="00967C41">
        <w:rPr>
          <w:noProof/>
        </w:rPr>
        <w:lastRenderedPageBreak/>
        <w:t>13.</w:t>
      </w:r>
      <w:r w:rsidRPr="00967C41">
        <w:rPr>
          <w:noProof/>
        </w:rPr>
        <w:tab/>
      </w:r>
      <w:r w:rsidRPr="00967C41">
        <w:rPr>
          <w:b/>
          <w:noProof/>
        </w:rPr>
        <w:t xml:space="preserve">Levesque C, Lamothe J and Frenette M. </w:t>
      </w:r>
      <w:r w:rsidRPr="00967C41">
        <w:rPr>
          <w:noProof/>
        </w:rPr>
        <w:t xml:space="preserve">2003. Coaggregation of Streptococcus salivarius with periodontopathogens: evidence for involvement of fimbriae in the interaction with Prevotella intermedia. Oral microbiology and immunology </w:t>
      </w:r>
      <w:r w:rsidRPr="00967C41">
        <w:rPr>
          <w:b/>
          <w:noProof/>
        </w:rPr>
        <w:t>18</w:t>
      </w:r>
      <w:r w:rsidRPr="00967C41">
        <w:rPr>
          <w:noProof/>
        </w:rPr>
        <w:t>:333-337.</w:t>
      </w:r>
    </w:p>
    <w:p w14:paraId="40D57E13" w14:textId="77777777" w:rsidR="00967C41" w:rsidRPr="00967C41" w:rsidRDefault="00967C41" w:rsidP="00967C41">
      <w:pPr>
        <w:pStyle w:val="EndNoteBibliography"/>
        <w:rPr>
          <w:noProof/>
        </w:rPr>
      </w:pPr>
      <w:r w:rsidRPr="00967C41">
        <w:rPr>
          <w:noProof/>
        </w:rPr>
        <w:t>14.</w:t>
      </w:r>
      <w:r w:rsidRPr="00967C41">
        <w:rPr>
          <w:noProof/>
        </w:rPr>
        <w:tab/>
      </w:r>
      <w:r w:rsidRPr="00967C41">
        <w:rPr>
          <w:b/>
          <w:noProof/>
        </w:rPr>
        <w:t xml:space="preserve">Wolff MS and Schenkel AB. </w:t>
      </w:r>
      <w:r w:rsidRPr="00967C41">
        <w:rPr>
          <w:noProof/>
        </w:rPr>
        <w:t xml:space="preserve">2018. The Anticaries Efficacy of a 1.5% Arginine and Fluoride Toothpaste. Adv Dent Res </w:t>
      </w:r>
      <w:r w:rsidRPr="00967C41">
        <w:rPr>
          <w:b/>
          <w:noProof/>
        </w:rPr>
        <w:t>29</w:t>
      </w:r>
      <w:r w:rsidRPr="00967C41">
        <w:rPr>
          <w:noProof/>
        </w:rPr>
        <w:t>:93-97.</w:t>
      </w:r>
    </w:p>
    <w:p w14:paraId="4A56B50F" w14:textId="77777777" w:rsidR="00967C41" w:rsidRPr="00967C41" w:rsidRDefault="00967C41" w:rsidP="00967C41">
      <w:pPr>
        <w:pStyle w:val="EndNoteBibliography"/>
        <w:rPr>
          <w:noProof/>
        </w:rPr>
      </w:pPr>
      <w:r w:rsidRPr="00967C41">
        <w:rPr>
          <w:noProof/>
        </w:rPr>
        <w:t>15.</w:t>
      </w:r>
      <w:r w:rsidRPr="00967C41">
        <w:rPr>
          <w:noProof/>
        </w:rPr>
        <w:tab/>
      </w:r>
      <w:r w:rsidRPr="00967C41">
        <w:rPr>
          <w:b/>
          <w:noProof/>
        </w:rPr>
        <w:t xml:space="preserve">Kolderman E, Bettampadi D, Samarian D, Dowd SE, Foxman B, Jakubovics NS and Rickard AH. </w:t>
      </w:r>
      <w:r w:rsidRPr="00967C41">
        <w:rPr>
          <w:noProof/>
        </w:rPr>
        <w:t xml:space="preserve">2015. L-arginine destabilizes oral multi-species biofilm communities developed in human saliva. PLoS One </w:t>
      </w:r>
      <w:r w:rsidRPr="00967C41">
        <w:rPr>
          <w:b/>
          <w:noProof/>
        </w:rPr>
        <w:t>10</w:t>
      </w:r>
      <w:r w:rsidRPr="00967C41">
        <w:rPr>
          <w:noProof/>
        </w:rPr>
        <w:t>:e0121835.</w:t>
      </w:r>
    </w:p>
    <w:p w14:paraId="54C5DD91" w14:textId="77777777" w:rsidR="00967C41" w:rsidRPr="00967C41" w:rsidRDefault="00967C41" w:rsidP="00967C41">
      <w:pPr>
        <w:pStyle w:val="EndNoteBibliography"/>
        <w:rPr>
          <w:noProof/>
        </w:rPr>
      </w:pPr>
      <w:r w:rsidRPr="00967C41">
        <w:rPr>
          <w:noProof/>
        </w:rPr>
        <w:t>16.</w:t>
      </w:r>
      <w:r w:rsidRPr="00967C41">
        <w:rPr>
          <w:noProof/>
        </w:rPr>
        <w:tab/>
      </w:r>
      <w:r w:rsidRPr="00967C41">
        <w:rPr>
          <w:b/>
          <w:noProof/>
        </w:rPr>
        <w:t xml:space="preserve">Manus LM, Daep C, Begum-Gafur R, Makwana E, Won B, Yang Y, HuangXY MV, Trivedi H, Wu D and Masters K. </w:t>
      </w:r>
      <w:r w:rsidRPr="00967C41">
        <w:rPr>
          <w:noProof/>
        </w:rPr>
        <w:t xml:space="preserve">2018. Enhanced in vitro zinc bioavailability through rational design of a dual zinc plus arginine dentifrice. J Clin Dent </w:t>
      </w:r>
      <w:r w:rsidRPr="00967C41">
        <w:rPr>
          <w:b/>
          <w:noProof/>
        </w:rPr>
        <w:t>29</w:t>
      </w:r>
      <w:r w:rsidRPr="00967C41">
        <w:rPr>
          <w:noProof/>
        </w:rPr>
        <w:t>:A10-19.</w:t>
      </w:r>
    </w:p>
    <w:p w14:paraId="51DD6C51" w14:textId="77777777" w:rsidR="00967C41" w:rsidRPr="00967C41" w:rsidRDefault="00967C41" w:rsidP="00967C41">
      <w:pPr>
        <w:pStyle w:val="EndNoteBibliography"/>
        <w:rPr>
          <w:noProof/>
        </w:rPr>
      </w:pPr>
      <w:r w:rsidRPr="00967C41">
        <w:rPr>
          <w:noProof/>
        </w:rPr>
        <w:t>17.</w:t>
      </w:r>
      <w:r w:rsidRPr="00967C41">
        <w:rPr>
          <w:noProof/>
        </w:rPr>
        <w:tab/>
      </w:r>
      <w:r w:rsidRPr="00967C41">
        <w:rPr>
          <w:b/>
          <w:noProof/>
        </w:rPr>
        <w:t xml:space="preserve">Gloag ES, Wozniak DJ, Wolf KL, Masters JG, Daep CA and Stoodley P. </w:t>
      </w:r>
      <w:r w:rsidRPr="00967C41">
        <w:rPr>
          <w:noProof/>
        </w:rPr>
        <w:t xml:space="preserve">2021. Arginine Induced Streptococcus gordonii Biofilm Detachment Using a Novel Rotating-Disc Rheometry Method. Frontiers in Cellular and Infection Microbiology </w:t>
      </w:r>
      <w:r w:rsidRPr="00967C41">
        <w:rPr>
          <w:b/>
          <w:noProof/>
        </w:rPr>
        <w:t>11</w:t>
      </w:r>
      <w:r w:rsidRPr="00967C41">
        <w:rPr>
          <w:noProof/>
        </w:rPr>
        <w:t>.</w:t>
      </w:r>
    </w:p>
    <w:p w14:paraId="02914C35" w14:textId="77777777" w:rsidR="00967C41" w:rsidRPr="00967C41" w:rsidRDefault="00967C41" w:rsidP="00967C41">
      <w:pPr>
        <w:pStyle w:val="EndNoteBibliography"/>
        <w:rPr>
          <w:noProof/>
        </w:rPr>
      </w:pPr>
      <w:r w:rsidRPr="00967C41">
        <w:rPr>
          <w:noProof/>
        </w:rPr>
        <w:t>18.</w:t>
      </w:r>
      <w:r w:rsidRPr="00967C41">
        <w:rPr>
          <w:noProof/>
        </w:rPr>
        <w:tab/>
      </w:r>
      <w:r w:rsidRPr="00967C41">
        <w:rPr>
          <w:b/>
          <w:noProof/>
        </w:rPr>
        <w:t xml:space="preserve">Sheng J, Nguyen PT and Marquis RE. </w:t>
      </w:r>
      <w:r w:rsidRPr="00967C41">
        <w:rPr>
          <w:noProof/>
        </w:rPr>
        <w:t xml:space="preserve">2005. Multi-target antimicrobial actions of zinc against oral anaerobes. Archives of Oral Biology </w:t>
      </w:r>
      <w:r w:rsidRPr="00967C41">
        <w:rPr>
          <w:b/>
          <w:noProof/>
        </w:rPr>
        <w:t>50</w:t>
      </w:r>
      <w:r w:rsidRPr="00967C41">
        <w:rPr>
          <w:noProof/>
        </w:rPr>
        <w:t>:747-757.</w:t>
      </w:r>
    </w:p>
    <w:p w14:paraId="1189BB3C" w14:textId="77777777" w:rsidR="00967C41" w:rsidRPr="00967C41" w:rsidRDefault="00967C41" w:rsidP="00967C41">
      <w:pPr>
        <w:pStyle w:val="EndNoteBibliography"/>
        <w:rPr>
          <w:noProof/>
        </w:rPr>
      </w:pPr>
      <w:r w:rsidRPr="00967C41">
        <w:rPr>
          <w:noProof/>
        </w:rPr>
        <w:t>19.</w:t>
      </w:r>
      <w:r w:rsidRPr="00967C41">
        <w:rPr>
          <w:noProof/>
        </w:rPr>
        <w:tab/>
      </w:r>
      <w:r w:rsidRPr="00967C41">
        <w:rPr>
          <w:b/>
          <w:noProof/>
        </w:rPr>
        <w:t xml:space="preserve">Phan TN, Buckner T, Sheng J, Baldeck J and Marquis R. </w:t>
      </w:r>
      <w:r w:rsidRPr="00967C41">
        <w:rPr>
          <w:noProof/>
        </w:rPr>
        <w:t xml:space="preserve">2004. Physiologic actions of zinc related to inhibition of acid and alkali production by oral streptococci in suspensions and biofilms. Oral microbiology and immunology </w:t>
      </w:r>
      <w:r w:rsidRPr="00967C41">
        <w:rPr>
          <w:b/>
          <w:noProof/>
        </w:rPr>
        <w:t>19</w:t>
      </w:r>
      <w:r w:rsidRPr="00967C41">
        <w:rPr>
          <w:noProof/>
        </w:rPr>
        <w:t>:31-38.</w:t>
      </w:r>
    </w:p>
    <w:p w14:paraId="25545960" w14:textId="77777777" w:rsidR="00967C41" w:rsidRPr="00967C41" w:rsidRDefault="00967C41" w:rsidP="00967C41">
      <w:pPr>
        <w:pStyle w:val="EndNoteBibliography"/>
        <w:rPr>
          <w:noProof/>
        </w:rPr>
      </w:pPr>
      <w:r w:rsidRPr="00967C41">
        <w:rPr>
          <w:noProof/>
        </w:rPr>
        <w:t>20.</w:t>
      </w:r>
      <w:r w:rsidRPr="00967C41">
        <w:rPr>
          <w:noProof/>
        </w:rPr>
        <w:tab/>
      </w:r>
      <w:r w:rsidRPr="00967C41">
        <w:rPr>
          <w:b/>
          <w:noProof/>
        </w:rPr>
        <w:t xml:space="preserve">Gallagher I and Cutress T. </w:t>
      </w:r>
      <w:r w:rsidRPr="00967C41">
        <w:rPr>
          <w:noProof/>
        </w:rPr>
        <w:t xml:space="preserve">1977. The effect of trace elements on the growth and fermentation by oral streptococci and actinomyces. Archives of oral biology </w:t>
      </w:r>
      <w:r w:rsidRPr="00967C41">
        <w:rPr>
          <w:b/>
          <w:noProof/>
        </w:rPr>
        <w:t>22</w:t>
      </w:r>
      <w:r w:rsidRPr="00967C41">
        <w:rPr>
          <w:noProof/>
        </w:rPr>
        <w:t>:555-562.</w:t>
      </w:r>
    </w:p>
    <w:p w14:paraId="050D7B9F" w14:textId="77777777" w:rsidR="00967C41" w:rsidRPr="00967C41" w:rsidRDefault="00967C41" w:rsidP="00967C41">
      <w:pPr>
        <w:pStyle w:val="EndNoteBibliography"/>
        <w:rPr>
          <w:noProof/>
        </w:rPr>
      </w:pPr>
      <w:r w:rsidRPr="00967C41">
        <w:rPr>
          <w:noProof/>
        </w:rPr>
        <w:t>21.</w:t>
      </w:r>
      <w:r w:rsidRPr="00967C41">
        <w:rPr>
          <w:noProof/>
        </w:rPr>
        <w:tab/>
      </w:r>
      <w:r w:rsidRPr="00967C41">
        <w:rPr>
          <w:b/>
          <w:noProof/>
        </w:rPr>
        <w:t xml:space="preserve">Bates DG and Navia J. </w:t>
      </w:r>
      <w:r w:rsidRPr="00967C41">
        <w:rPr>
          <w:noProof/>
        </w:rPr>
        <w:t xml:space="preserve">1979. Chemotherapeutic effect of zinc on Streptococcus mutans and rat dental caries. Archives of oral biology </w:t>
      </w:r>
      <w:r w:rsidRPr="00967C41">
        <w:rPr>
          <w:b/>
          <w:noProof/>
        </w:rPr>
        <w:t>24</w:t>
      </w:r>
      <w:r w:rsidRPr="00967C41">
        <w:rPr>
          <w:noProof/>
        </w:rPr>
        <w:t>:799-805.</w:t>
      </w:r>
    </w:p>
    <w:p w14:paraId="1F2F57EF" w14:textId="77777777" w:rsidR="00967C41" w:rsidRPr="00967C41" w:rsidRDefault="00967C41" w:rsidP="00967C41">
      <w:pPr>
        <w:pStyle w:val="EndNoteBibliography"/>
        <w:rPr>
          <w:noProof/>
        </w:rPr>
      </w:pPr>
      <w:r w:rsidRPr="00967C41">
        <w:rPr>
          <w:noProof/>
        </w:rPr>
        <w:t>22.</w:t>
      </w:r>
      <w:r w:rsidRPr="00967C41">
        <w:rPr>
          <w:noProof/>
        </w:rPr>
        <w:tab/>
      </w:r>
      <w:r w:rsidRPr="00967C41">
        <w:rPr>
          <w:b/>
          <w:noProof/>
        </w:rPr>
        <w:t xml:space="preserve">Harrap G, Best J and Saxton C. </w:t>
      </w:r>
      <w:r w:rsidRPr="00967C41">
        <w:rPr>
          <w:noProof/>
        </w:rPr>
        <w:t xml:space="preserve">1984. Human oral retention of zinc from mouthwashes containing zinc salts and its relevance to dental plaque control. Archives of oral biology </w:t>
      </w:r>
      <w:r w:rsidRPr="00967C41">
        <w:rPr>
          <w:b/>
          <w:noProof/>
        </w:rPr>
        <w:t>29</w:t>
      </w:r>
      <w:r w:rsidRPr="00967C41">
        <w:rPr>
          <w:noProof/>
        </w:rPr>
        <w:t>:87-91.</w:t>
      </w:r>
    </w:p>
    <w:p w14:paraId="0C7687F1" w14:textId="77777777" w:rsidR="00967C41" w:rsidRPr="00967C41" w:rsidRDefault="00967C41" w:rsidP="00967C41">
      <w:pPr>
        <w:pStyle w:val="EndNoteBibliography"/>
        <w:rPr>
          <w:noProof/>
        </w:rPr>
      </w:pPr>
      <w:r w:rsidRPr="00967C41">
        <w:rPr>
          <w:noProof/>
        </w:rPr>
        <w:t>23.</w:t>
      </w:r>
      <w:r w:rsidRPr="00967C41">
        <w:rPr>
          <w:noProof/>
        </w:rPr>
        <w:tab/>
      </w:r>
      <w:r w:rsidRPr="00967C41">
        <w:rPr>
          <w:b/>
          <w:noProof/>
        </w:rPr>
        <w:t xml:space="preserve">He G, Pearce E and Sissons C. </w:t>
      </w:r>
      <w:r w:rsidRPr="00967C41">
        <w:rPr>
          <w:noProof/>
        </w:rPr>
        <w:t xml:space="preserve">2002. Inhibitory effect of ZnCl2 on glycolysis in human oral microbes. Archives of oral biology </w:t>
      </w:r>
      <w:r w:rsidRPr="00967C41">
        <w:rPr>
          <w:b/>
          <w:noProof/>
        </w:rPr>
        <w:t>47</w:t>
      </w:r>
      <w:r w:rsidRPr="00967C41">
        <w:rPr>
          <w:noProof/>
        </w:rPr>
        <w:t>:117-129.</w:t>
      </w:r>
    </w:p>
    <w:p w14:paraId="670D1E89" w14:textId="77777777" w:rsidR="00967C41" w:rsidRPr="00967C41" w:rsidRDefault="00967C41" w:rsidP="00967C41">
      <w:pPr>
        <w:pStyle w:val="EndNoteBibliography"/>
        <w:rPr>
          <w:noProof/>
        </w:rPr>
      </w:pPr>
      <w:r w:rsidRPr="00967C41">
        <w:rPr>
          <w:noProof/>
        </w:rPr>
        <w:t>24.</w:t>
      </w:r>
      <w:r w:rsidRPr="00967C41">
        <w:rPr>
          <w:noProof/>
        </w:rPr>
        <w:tab/>
      </w:r>
      <w:r w:rsidRPr="00967C41">
        <w:rPr>
          <w:b/>
          <w:noProof/>
        </w:rPr>
        <w:t xml:space="preserve">Cummins D. </w:t>
      </w:r>
      <w:r w:rsidRPr="00967C41">
        <w:rPr>
          <w:noProof/>
        </w:rPr>
        <w:t xml:space="preserve">1991. Zinc citrate/Triclosan: a new anti-plaque system for the control of plaque and the prevention of gingivitis: short-term clinical and mode of action studies. J Clin Periodontol </w:t>
      </w:r>
      <w:r w:rsidRPr="00967C41">
        <w:rPr>
          <w:b/>
          <w:noProof/>
        </w:rPr>
        <w:t>18</w:t>
      </w:r>
      <w:r w:rsidRPr="00967C41">
        <w:rPr>
          <w:noProof/>
        </w:rPr>
        <w:t>:455-461.</w:t>
      </w:r>
    </w:p>
    <w:p w14:paraId="25B97F2E" w14:textId="77777777" w:rsidR="00967C41" w:rsidRPr="00967C41" w:rsidRDefault="00967C41" w:rsidP="00967C41">
      <w:pPr>
        <w:pStyle w:val="EndNoteBibliography"/>
        <w:rPr>
          <w:noProof/>
        </w:rPr>
      </w:pPr>
      <w:r w:rsidRPr="00967C41">
        <w:rPr>
          <w:noProof/>
        </w:rPr>
        <w:t>25.</w:t>
      </w:r>
      <w:r w:rsidRPr="00967C41">
        <w:rPr>
          <w:noProof/>
        </w:rPr>
        <w:tab/>
      </w:r>
      <w:r w:rsidRPr="00967C41">
        <w:rPr>
          <w:b/>
          <w:noProof/>
        </w:rPr>
        <w:t xml:space="preserve">Marsh P. </w:t>
      </w:r>
      <w:r w:rsidRPr="00967C41">
        <w:rPr>
          <w:noProof/>
        </w:rPr>
        <w:t xml:space="preserve">1992. Microbiological aspects of the chemical control of plaque and gingivitis. Journal of Dental Research </w:t>
      </w:r>
      <w:r w:rsidRPr="00967C41">
        <w:rPr>
          <w:b/>
          <w:noProof/>
        </w:rPr>
        <w:t>71</w:t>
      </w:r>
      <w:r w:rsidRPr="00967C41">
        <w:rPr>
          <w:noProof/>
        </w:rPr>
        <w:t>:1431-1438.</w:t>
      </w:r>
    </w:p>
    <w:p w14:paraId="2CF04930" w14:textId="77777777" w:rsidR="00967C41" w:rsidRPr="00967C41" w:rsidRDefault="00967C41" w:rsidP="00967C41">
      <w:pPr>
        <w:pStyle w:val="EndNoteBibliography"/>
        <w:rPr>
          <w:noProof/>
        </w:rPr>
      </w:pPr>
      <w:r w:rsidRPr="00967C41">
        <w:rPr>
          <w:noProof/>
        </w:rPr>
        <w:t>26.</w:t>
      </w:r>
      <w:r w:rsidRPr="00967C41">
        <w:rPr>
          <w:noProof/>
        </w:rPr>
        <w:tab/>
      </w:r>
      <w:r w:rsidRPr="00967C41">
        <w:rPr>
          <w:b/>
          <w:noProof/>
        </w:rPr>
        <w:t xml:space="preserve">Gu H, Fan D, Gao J, Zou W, Peng Z, Zhao Z, Ling J and LeGeros RZ. </w:t>
      </w:r>
      <w:r w:rsidRPr="00967C41">
        <w:rPr>
          <w:noProof/>
        </w:rPr>
        <w:t xml:space="preserve">2012. Effect of ZnCl2 on plaque growth and biofilm vitality. Archives of oral biology </w:t>
      </w:r>
      <w:r w:rsidRPr="00967C41">
        <w:rPr>
          <w:b/>
          <w:noProof/>
        </w:rPr>
        <w:t>57</w:t>
      </w:r>
      <w:r w:rsidRPr="00967C41">
        <w:rPr>
          <w:noProof/>
        </w:rPr>
        <w:t>:369-375.</w:t>
      </w:r>
    </w:p>
    <w:p w14:paraId="7CE77D58" w14:textId="77777777" w:rsidR="00967C41" w:rsidRPr="00967C41" w:rsidRDefault="00967C41" w:rsidP="00967C41">
      <w:pPr>
        <w:pStyle w:val="EndNoteBibliography"/>
        <w:rPr>
          <w:noProof/>
        </w:rPr>
      </w:pPr>
      <w:r w:rsidRPr="00967C41">
        <w:rPr>
          <w:noProof/>
        </w:rPr>
        <w:t>27.</w:t>
      </w:r>
      <w:r w:rsidRPr="00967C41">
        <w:rPr>
          <w:noProof/>
        </w:rPr>
        <w:tab/>
      </w:r>
      <w:r w:rsidRPr="00967C41">
        <w:rPr>
          <w:b/>
          <w:noProof/>
        </w:rPr>
        <w:t xml:space="preserve">Harrap G, Saxton C and Best J. </w:t>
      </w:r>
      <w:r w:rsidRPr="00967C41">
        <w:rPr>
          <w:noProof/>
        </w:rPr>
        <w:t xml:space="preserve">1983. Inhibition of plaque growth by zinc salts. Journal of Periodontal Research </w:t>
      </w:r>
      <w:r w:rsidRPr="00967C41">
        <w:rPr>
          <w:b/>
          <w:noProof/>
        </w:rPr>
        <w:t>18</w:t>
      </w:r>
      <w:r w:rsidRPr="00967C41">
        <w:rPr>
          <w:noProof/>
        </w:rPr>
        <w:t>:634-642.</w:t>
      </w:r>
    </w:p>
    <w:p w14:paraId="058FD3E9" w14:textId="77777777" w:rsidR="00967C41" w:rsidRPr="00967C41" w:rsidRDefault="00967C41" w:rsidP="00967C41">
      <w:pPr>
        <w:pStyle w:val="EndNoteBibliography"/>
        <w:rPr>
          <w:noProof/>
        </w:rPr>
      </w:pPr>
      <w:r w:rsidRPr="00967C41">
        <w:rPr>
          <w:noProof/>
        </w:rPr>
        <w:t>28.</w:t>
      </w:r>
      <w:r w:rsidRPr="00967C41">
        <w:rPr>
          <w:noProof/>
        </w:rPr>
        <w:tab/>
      </w:r>
      <w:r w:rsidRPr="00967C41">
        <w:rPr>
          <w:b/>
          <w:noProof/>
        </w:rPr>
        <w:t xml:space="preserve">Günbay Ş, Biçakçi N, Parlak H, Güneri T and Kirilmaz L. </w:t>
      </w:r>
      <w:r w:rsidRPr="00967C41">
        <w:rPr>
          <w:noProof/>
        </w:rPr>
        <w:t xml:space="preserve">1992. The effect of zinc chloride dentifrices on plaque growth and oral zinc levels. Quintessence International </w:t>
      </w:r>
      <w:r w:rsidRPr="00967C41">
        <w:rPr>
          <w:b/>
          <w:noProof/>
        </w:rPr>
        <w:t>23</w:t>
      </w:r>
      <w:r w:rsidRPr="00967C41">
        <w:rPr>
          <w:noProof/>
        </w:rPr>
        <w:t>:619-624.</w:t>
      </w:r>
    </w:p>
    <w:p w14:paraId="43667651" w14:textId="77777777" w:rsidR="00967C41" w:rsidRPr="00967C41" w:rsidRDefault="00967C41" w:rsidP="00967C41">
      <w:pPr>
        <w:pStyle w:val="EndNoteBibliography"/>
        <w:rPr>
          <w:noProof/>
        </w:rPr>
      </w:pPr>
      <w:r w:rsidRPr="00967C41">
        <w:rPr>
          <w:noProof/>
        </w:rPr>
        <w:t>29.</w:t>
      </w:r>
      <w:r w:rsidRPr="00967C41">
        <w:rPr>
          <w:noProof/>
        </w:rPr>
        <w:tab/>
      </w:r>
      <w:r w:rsidRPr="00967C41">
        <w:rPr>
          <w:b/>
          <w:noProof/>
        </w:rPr>
        <w:t xml:space="preserve">Delgado E, Garcia-Godoy F, Montero-Aguilar M, Mateo LR and Ryan M. </w:t>
      </w:r>
      <w:r w:rsidRPr="00967C41">
        <w:rPr>
          <w:noProof/>
        </w:rPr>
        <w:t xml:space="preserve">2018. A clinical investigation of a dual zinc plus arginine dentifrice in reducing established dental plaque and gingivitis over a six-month period of product use. J Clin Dent </w:t>
      </w:r>
      <w:r w:rsidRPr="00967C41">
        <w:rPr>
          <w:b/>
          <w:noProof/>
        </w:rPr>
        <w:t>29</w:t>
      </w:r>
      <w:r w:rsidRPr="00967C41">
        <w:rPr>
          <w:noProof/>
        </w:rPr>
        <w:t>:A33-A40.</w:t>
      </w:r>
    </w:p>
    <w:p w14:paraId="43DC2AC8" w14:textId="77777777" w:rsidR="00967C41" w:rsidRPr="00967C41" w:rsidRDefault="00967C41" w:rsidP="00967C41">
      <w:pPr>
        <w:pStyle w:val="EndNoteBibliography"/>
        <w:rPr>
          <w:noProof/>
        </w:rPr>
      </w:pPr>
      <w:r w:rsidRPr="00967C41">
        <w:rPr>
          <w:noProof/>
        </w:rPr>
        <w:t>30.</w:t>
      </w:r>
      <w:r w:rsidRPr="00967C41">
        <w:rPr>
          <w:noProof/>
        </w:rPr>
        <w:tab/>
      </w:r>
      <w:r w:rsidRPr="00967C41">
        <w:rPr>
          <w:b/>
          <w:noProof/>
        </w:rPr>
        <w:t xml:space="preserve">Sreenivasan PK. </w:t>
      </w:r>
      <w:r w:rsidRPr="00967C41">
        <w:rPr>
          <w:noProof/>
        </w:rPr>
        <w:t xml:space="preserve">2018. The effects of two new Dual Zinc plus Arginine dentifrices in reducing oral bacteria in multiple locations in the mouth: 12-hour whole mouth antibacterial protection for whole mouth health. J Clin Dent </w:t>
      </w:r>
      <w:r w:rsidRPr="00967C41">
        <w:rPr>
          <w:b/>
          <w:noProof/>
        </w:rPr>
        <w:t>25</w:t>
      </w:r>
      <w:r w:rsidRPr="00967C41">
        <w:rPr>
          <w:noProof/>
        </w:rPr>
        <w:t>.</w:t>
      </w:r>
    </w:p>
    <w:p w14:paraId="22AF951C" w14:textId="77777777" w:rsidR="00967C41" w:rsidRPr="00967C41" w:rsidRDefault="00967C41" w:rsidP="00967C41">
      <w:pPr>
        <w:pStyle w:val="EndNoteBibliography"/>
        <w:rPr>
          <w:noProof/>
        </w:rPr>
      </w:pPr>
      <w:r w:rsidRPr="00967C41">
        <w:rPr>
          <w:noProof/>
        </w:rPr>
        <w:t>31.</w:t>
      </w:r>
      <w:r w:rsidRPr="00967C41">
        <w:rPr>
          <w:noProof/>
        </w:rPr>
        <w:tab/>
      </w:r>
      <w:r w:rsidRPr="00967C41">
        <w:rPr>
          <w:b/>
          <w:noProof/>
        </w:rPr>
        <w:t xml:space="preserve">Gloag ES, Fabbri S, Wozniak DJ and Stoodley P. </w:t>
      </w:r>
      <w:r w:rsidRPr="00967C41">
        <w:rPr>
          <w:noProof/>
        </w:rPr>
        <w:t>2019. Biofilm mechanics: implications in infection and survival. Biofilm, doi.org/10.1016/j.bioflm.2019.100017:100017.</w:t>
      </w:r>
    </w:p>
    <w:p w14:paraId="11D75329" w14:textId="77777777" w:rsidR="00967C41" w:rsidRPr="00967C41" w:rsidRDefault="00967C41" w:rsidP="00967C41">
      <w:pPr>
        <w:pStyle w:val="EndNoteBibliography"/>
        <w:rPr>
          <w:noProof/>
        </w:rPr>
      </w:pPr>
      <w:r w:rsidRPr="00967C41">
        <w:rPr>
          <w:noProof/>
        </w:rPr>
        <w:lastRenderedPageBreak/>
        <w:t>32.</w:t>
      </w:r>
      <w:r w:rsidRPr="00967C41">
        <w:rPr>
          <w:noProof/>
        </w:rPr>
        <w:tab/>
      </w:r>
      <w:r w:rsidRPr="00967C41">
        <w:rPr>
          <w:b/>
          <w:noProof/>
        </w:rPr>
        <w:t xml:space="preserve">Fabbri S, Johnston D, Rmaile A, Gottenbos B, De Jager M, Aspiras M, Starke E, Ward M and Stoodley P. </w:t>
      </w:r>
      <w:r w:rsidRPr="00967C41">
        <w:rPr>
          <w:noProof/>
        </w:rPr>
        <w:t xml:space="preserve">2016. High-velocity microsprays enhance antimicrobial activity in Streptococcus mutans biofilms. Journal of dental research </w:t>
      </w:r>
      <w:r w:rsidRPr="00967C41">
        <w:rPr>
          <w:b/>
          <w:noProof/>
        </w:rPr>
        <w:t>95</w:t>
      </w:r>
      <w:r w:rsidRPr="00967C41">
        <w:rPr>
          <w:noProof/>
        </w:rPr>
        <w:t>:1494-1500.</w:t>
      </w:r>
    </w:p>
    <w:p w14:paraId="2CD7EDFE" w14:textId="77777777" w:rsidR="00967C41" w:rsidRPr="00967C41" w:rsidRDefault="00967C41" w:rsidP="00967C41">
      <w:pPr>
        <w:pStyle w:val="EndNoteBibliography"/>
        <w:rPr>
          <w:noProof/>
        </w:rPr>
      </w:pPr>
      <w:r w:rsidRPr="00967C41">
        <w:rPr>
          <w:noProof/>
        </w:rPr>
        <w:t>33.</w:t>
      </w:r>
      <w:r w:rsidRPr="00967C41">
        <w:rPr>
          <w:noProof/>
        </w:rPr>
        <w:tab/>
      </w:r>
      <w:r w:rsidRPr="00967C41">
        <w:rPr>
          <w:b/>
          <w:noProof/>
        </w:rPr>
        <w:t xml:space="preserve">Rath H, Feng D, Neuweiler I, Stumpp NS, Nackenhorst U and Stiesch M. </w:t>
      </w:r>
      <w:r w:rsidRPr="00967C41">
        <w:rPr>
          <w:noProof/>
        </w:rPr>
        <w:t xml:space="preserve">2017. Biofilm formation by the oral pioneer colonizer Streptococcus gordonii: an experimental and numerical study. FEMS Microbiology Ecology </w:t>
      </w:r>
      <w:r w:rsidRPr="00967C41">
        <w:rPr>
          <w:b/>
          <w:noProof/>
        </w:rPr>
        <w:t>93</w:t>
      </w:r>
      <w:r w:rsidRPr="00967C41">
        <w:rPr>
          <w:noProof/>
        </w:rPr>
        <w:t>.</w:t>
      </w:r>
    </w:p>
    <w:p w14:paraId="3594C154" w14:textId="77777777" w:rsidR="00967C41" w:rsidRPr="00967C41" w:rsidRDefault="00967C41" w:rsidP="00967C41">
      <w:pPr>
        <w:pStyle w:val="EndNoteBibliography"/>
        <w:rPr>
          <w:noProof/>
        </w:rPr>
      </w:pPr>
      <w:r w:rsidRPr="00967C41">
        <w:rPr>
          <w:noProof/>
        </w:rPr>
        <w:t>34.</w:t>
      </w:r>
      <w:r w:rsidRPr="00967C41">
        <w:rPr>
          <w:noProof/>
        </w:rPr>
        <w:tab/>
      </w:r>
      <w:r w:rsidRPr="00967C41">
        <w:rPr>
          <w:b/>
          <w:noProof/>
        </w:rPr>
        <w:t xml:space="preserve">Loo C, Corliss D and Ganeshkumar N. </w:t>
      </w:r>
      <w:r w:rsidRPr="00967C41">
        <w:rPr>
          <w:noProof/>
        </w:rPr>
        <w:t xml:space="preserve">2000. Streptococcus gordonii biofilm formation: identification of genes that code for biofilm phenotypes. Journal of bacteriology </w:t>
      </w:r>
      <w:r w:rsidRPr="00967C41">
        <w:rPr>
          <w:b/>
          <w:noProof/>
        </w:rPr>
        <w:t>182</w:t>
      </w:r>
      <w:r w:rsidRPr="00967C41">
        <w:rPr>
          <w:noProof/>
        </w:rPr>
        <w:t>:1374-1382.</w:t>
      </w:r>
    </w:p>
    <w:p w14:paraId="1AB70AF6" w14:textId="77777777" w:rsidR="00967C41" w:rsidRPr="00967C41" w:rsidRDefault="00967C41" w:rsidP="00967C41">
      <w:pPr>
        <w:pStyle w:val="EndNoteBibliography"/>
        <w:rPr>
          <w:noProof/>
        </w:rPr>
      </w:pPr>
      <w:r w:rsidRPr="00967C41">
        <w:rPr>
          <w:noProof/>
        </w:rPr>
        <w:t>35.</w:t>
      </w:r>
      <w:r w:rsidRPr="00967C41">
        <w:rPr>
          <w:noProof/>
        </w:rPr>
        <w:tab/>
      </w:r>
      <w:r w:rsidRPr="00967C41">
        <w:rPr>
          <w:b/>
          <w:noProof/>
        </w:rPr>
        <w:t xml:space="preserve">Scannapieco FA, Torres G and Levine M. </w:t>
      </w:r>
      <w:r w:rsidRPr="00967C41">
        <w:rPr>
          <w:noProof/>
        </w:rPr>
        <w:t xml:space="preserve">1995. Salivary amylase promotes adhesion of oral streptococci to hydroxyapatite. Journal of dental research </w:t>
      </w:r>
      <w:r w:rsidRPr="00967C41">
        <w:rPr>
          <w:b/>
          <w:noProof/>
        </w:rPr>
        <w:t>74</w:t>
      </w:r>
      <w:r w:rsidRPr="00967C41">
        <w:rPr>
          <w:noProof/>
        </w:rPr>
        <w:t>:1360-1366.</w:t>
      </w:r>
    </w:p>
    <w:p w14:paraId="69A231BF" w14:textId="77777777" w:rsidR="00967C41" w:rsidRPr="00967C41" w:rsidRDefault="00967C41" w:rsidP="00967C41">
      <w:pPr>
        <w:pStyle w:val="EndNoteBibliography"/>
        <w:rPr>
          <w:noProof/>
        </w:rPr>
      </w:pPr>
      <w:r w:rsidRPr="00967C41">
        <w:rPr>
          <w:noProof/>
        </w:rPr>
        <w:t>36.</w:t>
      </w:r>
      <w:r w:rsidRPr="00967C41">
        <w:rPr>
          <w:noProof/>
        </w:rPr>
        <w:tab/>
      </w:r>
      <w:r w:rsidRPr="00967C41">
        <w:rPr>
          <w:b/>
          <w:noProof/>
        </w:rPr>
        <w:t xml:space="preserve">Dennington S, Mekkhunthod P, Rides M, Gibbs D, Salta M, Stoodley V, Wharton J and Stoodley P. </w:t>
      </w:r>
      <w:r w:rsidRPr="00967C41">
        <w:rPr>
          <w:noProof/>
        </w:rPr>
        <w:t xml:space="preserve">2015. Miniaturized rotating disc rheometer test for rapid screening of drag reducing marine coatings. Surface Topography: Metrology and Properties </w:t>
      </w:r>
      <w:r w:rsidRPr="00967C41">
        <w:rPr>
          <w:b/>
          <w:noProof/>
        </w:rPr>
        <w:t>3</w:t>
      </w:r>
      <w:r w:rsidRPr="00967C41">
        <w:rPr>
          <w:noProof/>
        </w:rPr>
        <w:t>:034004.</w:t>
      </w:r>
    </w:p>
    <w:p w14:paraId="2CA03C8C" w14:textId="77777777" w:rsidR="00967C41" w:rsidRPr="00967C41" w:rsidRDefault="00967C41" w:rsidP="00967C41">
      <w:pPr>
        <w:pStyle w:val="EndNoteBibliography"/>
        <w:rPr>
          <w:noProof/>
        </w:rPr>
      </w:pPr>
      <w:r w:rsidRPr="00967C41">
        <w:rPr>
          <w:noProof/>
        </w:rPr>
        <w:t>37.</w:t>
      </w:r>
      <w:r w:rsidRPr="00967C41">
        <w:rPr>
          <w:noProof/>
        </w:rPr>
        <w:tab/>
      </w:r>
      <w:r w:rsidRPr="00967C41">
        <w:rPr>
          <w:b/>
          <w:noProof/>
        </w:rPr>
        <w:t xml:space="preserve">Granville P. </w:t>
      </w:r>
      <w:r w:rsidRPr="00967C41">
        <w:rPr>
          <w:noProof/>
        </w:rPr>
        <w:t xml:space="preserve">1982. Drag-characterization method for arbitrarily rough surfaces by means of rotating disks. Journal of Fluids Engineering  </w:t>
      </w:r>
      <w:r w:rsidRPr="00967C41">
        <w:rPr>
          <w:b/>
          <w:noProof/>
        </w:rPr>
        <w:t>104</w:t>
      </w:r>
      <w:r w:rsidRPr="00967C41">
        <w:rPr>
          <w:noProof/>
        </w:rPr>
        <w:t>:373-377.</w:t>
      </w:r>
    </w:p>
    <w:p w14:paraId="34BED5FD" w14:textId="77777777" w:rsidR="00967C41" w:rsidRPr="00967C41" w:rsidRDefault="00967C41" w:rsidP="00967C41">
      <w:pPr>
        <w:pStyle w:val="EndNoteBibliography"/>
        <w:rPr>
          <w:noProof/>
        </w:rPr>
      </w:pPr>
      <w:r w:rsidRPr="00967C41">
        <w:rPr>
          <w:noProof/>
        </w:rPr>
        <w:t>38.</w:t>
      </w:r>
      <w:r w:rsidRPr="00967C41">
        <w:rPr>
          <w:noProof/>
        </w:rPr>
        <w:tab/>
      </w:r>
      <w:r w:rsidRPr="00967C41">
        <w:rPr>
          <w:b/>
          <w:noProof/>
        </w:rPr>
        <w:t xml:space="preserve">Khosravi Y, Palmer S, Daep CA, Sambanthamoorthy K, Kumar P, Dusane D and Stoodley P. </w:t>
      </w:r>
      <w:r w:rsidRPr="00967C41">
        <w:rPr>
          <w:noProof/>
        </w:rPr>
        <w:t xml:space="preserve">2022. A commercial SnF2 toothpaste formulation reduces simulated human plaque biofilm in a dynamic typodont model. Journal of Applied Microbiology </w:t>
      </w:r>
      <w:r w:rsidRPr="00967C41">
        <w:rPr>
          <w:b/>
          <w:noProof/>
        </w:rPr>
        <w:t>133</w:t>
      </w:r>
      <w:r w:rsidRPr="00967C41">
        <w:rPr>
          <w:noProof/>
        </w:rPr>
        <w:t>:1341-1352.</w:t>
      </w:r>
    </w:p>
    <w:p w14:paraId="71706677" w14:textId="77777777" w:rsidR="00967C41" w:rsidRPr="00967C41" w:rsidRDefault="00967C41" w:rsidP="00967C41">
      <w:pPr>
        <w:pStyle w:val="EndNoteBibliography"/>
        <w:rPr>
          <w:noProof/>
        </w:rPr>
      </w:pPr>
      <w:r w:rsidRPr="00967C41">
        <w:rPr>
          <w:noProof/>
        </w:rPr>
        <w:t>39.</w:t>
      </w:r>
      <w:r w:rsidRPr="00967C41">
        <w:rPr>
          <w:noProof/>
        </w:rPr>
        <w:tab/>
      </w:r>
      <w:r w:rsidRPr="00967C41">
        <w:rPr>
          <w:b/>
          <w:noProof/>
        </w:rPr>
        <w:t xml:space="preserve">Khosravi Y, Kandukuri R, Palmer S, Gloag E, Borisov S, Starke M, Ward M, Kumar P, Dd B, Chennu A and Stoodley P. </w:t>
      </w:r>
      <w:r w:rsidRPr="00967C41">
        <w:rPr>
          <w:noProof/>
        </w:rPr>
        <w:t xml:space="preserve">2020. Use of an Oxygen Planar Optode to Assess the Effect of High Velocity Microsprays on Oxygen Penetration in a Human Dental Biofilms In-Vitro. BMC Oral Health </w:t>
      </w:r>
      <w:r w:rsidRPr="00967C41">
        <w:rPr>
          <w:b/>
          <w:noProof/>
        </w:rPr>
        <w:t>20</w:t>
      </w:r>
      <w:r w:rsidRPr="00967C41">
        <w:rPr>
          <w:noProof/>
        </w:rPr>
        <w:t>.</w:t>
      </w:r>
    </w:p>
    <w:p w14:paraId="2C49B001" w14:textId="77777777" w:rsidR="00967C41" w:rsidRPr="00967C41" w:rsidRDefault="00967C41" w:rsidP="00967C41">
      <w:pPr>
        <w:pStyle w:val="EndNoteBibliography"/>
        <w:rPr>
          <w:noProof/>
        </w:rPr>
      </w:pPr>
      <w:r w:rsidRPr="00967C41">
        <w:rPr>
          <w:noProof/>
        </w:rPr>
        <w:t>40.</w:t>
      </w:r>
      <w:r w:rsidRPr="00967C41">
        <w:rPr>
          <w:noProof/>
        </w:rPr>
        <w:tab/>
      </w:r>
      <w:r w:rsidRPr="00967C41">
        <w:rPr>
          <w:b/>
          <w:noProof/>
        </w:rPr>
        <w:t>Timoshenko S and Goodier J.</w:t>
      </w:r>
      <w:r w:rsidRPr="00967C41">
        <w:rPr>
          <w:noProof/>
        </w:rPr>
        <w:t xml:space="preserve"> 1970. Theory of Elasticity, third ed. McGraw Hill Higher Education.</w:t>
      </w:r>
    </w:p>
    <w:p w14:paraId="054AAA07" w14:textId="77777777" w:rsidR="00967C41" w:rsidRPr="00967C41" w:rsidRDefault="00967C41" w:rsidP="00967C41">
      <w:pPr>
        <w:pStyle w:val="EndNoteBibliography"/>
        <w:rPr>
          <w:noProof/>
        </w:rPr>
      </w:pPr>
      <w:r w:rsidRPr="00967C41">
        <w:rPr>
          <w:noProof/>
        </w:rPr>
        <w:t>41.</w:t>
      </w:r>
      <w:r w:rsidRPr="00967C41">
        <w:rPr>
          <w:noProof/>
        </w:rPr>
        <w:tab/>
      </w:r>
      <w:r w:rsidRPr="00967C41">
        <w:rPr>
          <w:b/>
          <w:noProof/>
        </w:rPr>
        <w:t xml:space="preserve">Heydorn A, Nielsen AT, Hentzer M, Sternberg C, Givskov M, Ersbøll BK and Molin S. </w:t>
      </w:r>
      <w:r w:rsidRPr="00967C41">
        <w:rPr>
          <w:noProof/>
        </w:rPr>
        <w:t xml:space="preserve">2000. Quantification of biofilm structures by the novel computer program COMSTAT. Microbiology </w:t>
      </w:r>
      <w:r w:rsidRPr="00967C41">
        <w:rPr>
          <w:b/>
          <w:noProof/>
        </w:rPr>
        <w:t>146</w:t>
      </w:r>
      <w:r w:rsidRPr="00967C41">
        <w:rPr>
          <w:noProof/>
        </w:rPr>
        <w:t>:2395-2407.</w:t>
      </w:r>
    </w:p>
    <w:p w14:paraId="16910CC9" w14:textId="77777777" w:rsidR="00967C41" w:rsidRPr="00967C41" w:rsidRDefault="00967C41" w:rsidP="00967C41">
      <w:pPr>
        <w:pStyle w:val="EndNoteBibliography"/>
        <w:rPr>
          <w:noProof/>
        </w:rPr>
      </w:pPr>
      <w:r w:rsidRPr="00967C41">
        <w:rPr>
          <w:noProof/>
        </w:rPr>
        <w:t>42.</w:t>
      </w:r>
      <w:r w:rsidRPr="00967C41">
        <w:rPr>
          <w:noProof/>
        </w:rPr>
        <w:tab/>
      </w:r>
    </w:p>
    <w:p w14:paraId="3E9F0E17" w14:textId="77777777" w:rsidR="00967C41" w:rsidRPr="00967C41" w:rsidRDefault="00967C41" w:rsidP="00967C41">
      <w:pPr>
        <w:pStyle w:val="EndNoteBibliography"/>
        <w:rPr>
          <w:noProof/>
        </w:rPr>
      </w:pPr>
      <w:r w:rsidRPr="00967C41">
        <w:rPr>
          <w:noProof/>
        </w:rPr>
        <w:t>43.</w:t>
      </w:r>
      <w:r w:rsidRPr="00967C41">
        <w:rPr>
          <w:noProof/>
        </w:rPr>
        <w:tab/>
      </w:r>
      <w:r w:rsidRPr="00967C41">
        <w:rPr>
          <w:b/>
          <w:noProof/>
        </w:rPr>
        <w:t xml:space="preserve">Borriello G, Richards L, Ehrlich GD and Stewart PS. </w:t>
      </w:r>
      <w:r w:rsidRPr="00967C41">
        <w:rPr>
          <w:noProof/>
        </w:rPr>
        <w:t xml:space="preserve">2006. Arginine or nitrate enhances antibiotic susceptibility of Pseudomonas aeruginosa in biofilms. Antimicrobial agents and chemotherapy </w:t>
      </w:r>
      <w:r w:rsidRPr="00967C41">
        <w:rPr>
          <w:b/>
          <w:noProof/>
        </w:rPr>
        <w:t>50</w:t>
      </w:r>
      <w:r w:rsidRPr="00967C41">
        <w:rPr>
          <w:noProof/>
        </w:rPr>
        <w:t>:382-384.</w:t>
      </w:r>
    </w:p>
    <w:p w14:paraId="1E9AA1AA" w14:textId="77777777" w:rsidR="00967C41" w:rsidRPr="00967C41" w:rsidRDefault="00967C41" w:rsidP="00967C41">
      <w:pPr>
        <w:pStyle w:val="EndNoteBibliography"/>
        <w:rPr>
          <w:noProof/>
        </w:rPr>
      </w:pPr>
      <w:r w:rsidRPr="00967C41">
        <w:rPr>
          <w:noProof/>
        </w:rPr>
        <w:t>44.</w:t>
      </w:r>
      <w:r w:rsidRPr="00967C41">
        <w:rPr>
          <w:noProof/>
        </w:rPr>
        <w:tab/>
      </w:r>
      <w:r w:rsidRPr="00967C41">
        <w:rPr>
          <w:b/>
          <w:noProof/>
        </w:rPr>
        <w:t xml:space="preserve">Steiger EL, Muelli JR, Braissant O, Waltimo T and Astasov-Frauenhoffer M. </w:t>
      </w:r>
      <w:r w:rsidRPr="00967C41">
        <w:rPr>
          <w:noProof/>
        </w:rPr>
        <w:t xml:space="preserve">2020. Effect of divalent ions on cariogenic biofilm formation. BMC microbiology </w:t>
      </w:r>
      <w:r w:rsidRPr="00967C41">
        <w:rPr>
          <w:b/>
          <w:noProof/>
        </w:rPr>
        <w:t>20</w:t>
      </w:r>
      <w:r w:rsidRPr="00967C41">
        <w:rPr>
          <w:noProof/>
        </w:rPr>
        <w:t>:1-11.</w:t>
      </w:r>
    </w:p>
    <w:p w14:paraId="6B973407" w14:textId="77777777" w:rsidR="00967C41" w:rsidRPr="00967C41" w:rsidRDefault="00967C41" w:rsidP="00967C41">
      <w:pPr>
        <w:pStyle w:val="EndNoteBibliography"/>
        <w:rPr>
          <w:noProof/>
        </w:rPr>
      </w:pPr>
      <w:r w:rsidRPr="00967C41">
        <w:rPr>
          <w:noProof/>
        </w:rPr>
        <w:t>45.</w:t>
      </w:r>
      <w:r w:rsidRPr="00967C41">
        <w:rPr>
          <w:noProof/>
        </w:rPr>
        <w:tab/>
      </w:r>
      <w:r w:rsidRPr="00967C41">
        <w:rPr>
          <w:b/>
          <w:noProof/>
        </w:rPr>
        <w:t xml:space="preserve">Borisy AA, Elliott PJ, Hurst NW, Lee MS, Lehár J, Price ER, Serbedzija G, Zimmermann GR, Foley MA and Stockwell BR. </w:t>
      </w:r>
      <w:r w:rsidRPr="00967C41">
        <w:rPr>
          <w:noProof/>
        </w:rPr>
        <w:t xml:space="preserve">2003. Systematic discovery of multicomponent therapeutics. Proceedings of the National Academy of Sciences </w:t>
      </w:r>
      <w:r w:rsidRPr="00967C41">
        <w:rPr>
          <w:b/>
          <w:noProof/>
        </w:rPr>
        <w:t>100</w:t>
      </w:r>
      <w:r w:rsidRPr="00967C41">
        <w:rPr>
          <w:noProof/>
        </w:rPr>
        <w:t>:7977-7982.</w:t>
      </w:r>
    </w:p>
    <w:p w14:paraId="51D8D2E2" w14:textId="77777777" w:rsidR="00967C41" w:rsidRPr="00967C41" w:rsidRDefault="00967C41" w:rsidP="00967C41">
      <w:pPr>
        <w:pStyle w:val="EndNoteBibliography"/>
        <w:rPr>
          <w:noProof/>
        </w:rPr>
      </w:pPr>
      <w:r w:rsidRPr="00967C41">
        <w:rPr>
          <w:noProof/>
        </w:rPr>
        <w:t>46.</w:t>
      </w:r>
      <w:r w:rsidRPr="00967C41">
        <w:rPr>
          <w:noProof/>
        </w:rPr>
        <w:tab/>
      </w:r>
      <w:r w:rsidRPr="00967C41">
        <w:rPr>
          <w:b/>
          <w:noProof/>
        </w:rPr>
        <w:t xml:space="preserve">Meletiadis J, Pournaras S, Roilides E and Walsh TJ. </w:t>
      </w:r>
      <w:r w:rsidRPr="00967C41">
        <w:rPr>
          <w:noProof/>
        </w:rPr>
        <w:t xml:space="preserve">2010. Defining fractional inhibitory concentration index cutoffs for additive interactions based on self-drug additive combinations, Monte Carlo simulation analysis, and in vitro-in vivo correlation data for antifungal drug combinations against Aspergillus fumigatus. Antimicrobial agents and chemotherapy </w:t>
      </w:r>
      <w:r w:rsidRPr="00967C41">
        <w:rPr>
          <w:b/>
          <w:noProof/>
        </w:rPr>
        <w:t>54</w:t>
      </w:r>
      <w:r w:rsidRPr="00967C41">
        <w:rPr>
          <w:noProof/>
        </w:rPr>
        <w:t>:602-609.</w:t>
      </w:r>
    </w:p>
    <w:p w14:paraId="22601503" w14:textId="77777777" w:rsidR="00967C41" w:rsidRPr="00967C41" w:rsidRDefault="00967C41" w:rsidP="00967C41">
      <w:pPr>
        <w:pStyle w:val="EndNoteBibliography"/>
        <w:rPr>
          <w:noProof/>
        </w:rPr>
      </w:pPr>
      <w:r w:rsidRPr="00967C41">
        <w:rPr>
          <w:noProof/>
        </w:rPr>
        <w:t>47.</w:t>
      </w:r>
      <w:r w:rsidRPr="00967C41">
        <w:rPr>
          <w:noProof/>
        </w:rPr>
        <w:tab/>
      </w:r>
      <w:r w:rsidRPr="00967C41">
        <w:rPr>
          <w:b/>
          <w:noProof/>
        </w:rPr>
        <w:t xml:space="preserve">Delgado E, Garcia-Godoy F, Montero-Aguilar M, Mateo LR, Ryan M and Zhang Y. </w:t>
      </w:r>
      <w:r w:rsidRPr="00967C41">
        <w:rPr>
          <w:noProof/>
        </w:rPr>
        <w:t xml:space="preserve">2018. A clinical investigation of a dual zinc plus arginine dentifrice in reducing established dental plaque and gingivitis over a six-month period of product use. J Clin Dent </w:t>
      </w:r>
      <w:r w:rsidRPr="00967C41">
        <w:rPr>
          <w:b/>
          <w:noProof/>
        </w:rPr>
        <w:t>29</w:t>
      </w:r>
      <w:r w:rsidRPr="00967C41">
        <w:rPr>
          <w:noProof/>
        </w:rPr>
        <w:t>:A33-A40.</w:t>
      </w:r>
    </w:p>
    <w:p w14:paraId="45B23819" w14:textId="77777777" w:rsidR="00967C41" w:rsidRPr="00967C41" w:rsidRDefault="00967C41" w:rsidP="00967C41">
      <w:pPr>
        <w:pStyle w:val="EndNoteBibliography"/>
        <w:rPr>
          <w:noProof/>
        </w:rPr>
      </w:pPr>
      <w:r w:rsidRPr="00967C41">
        <w:rPr>
          <w:noProof/>
        </w:rPr>
        <w:t>48.</w:t>
      </w:r>
      <w:r w:rsidRPr="00967C41">
        <w:rPr>
          <w:noProof/>
        </w:rPr>
        <w:tab/>
      </w:r>
      <w:r w:rsidRPr="00967C41">
        <w:rPr>
          <w:b/>
          <w:noProof/>
        </w:rPr>
        <w:t xml:space="preserve">Gjermo P and Saxton CA. </w:t>
      </w:r>
      <w:r w:rsidRPr="00967C41">
        <w:rPr>
          <w:noProof/>
        </w:rPr>
        <w:t xml:space="preserve">1991. Antibacterial dentifrices: clinical data and relevance with emphasis on zinc/triclosan. Journal of Clinical Periodontology </w:t>
      </w:r>
      <w:r w:rsidRPr="00967C41">
        <w:rPr>
          <w:b/>
          <w:noProof/>
        </w:rPr>
        <w:t>18</w:t>
      </w:r>
      <w:r w:rsidRPr="00967C41">
        <w:rPr>
          <w:noProof/>
        </w:rPr>
        <w:t>:468-473.</w:t>
      </w:r>
    </w:p>
    <w:p w14:paraId="7AABA3CD" w14:textId="77777777" w:rsidR="00967C41" w:rsidRPr="00967C41" w:rsidRDefault="00967C41" w:rsidP="00967C41">
      <w:pPr>
        <w:pStyle w:val="EndNoteBibliography"/>
        <w:rPr>
          <w:noProof/>
        </w:rPr>
      </w:pPr>
      <w:r w:rsidRPr="00967C41">
        <w:rPr>
          <w:noProof/>
        </w:rPr>
        <w:lastRenderedPageBreak/>
        <w:t>49.</w:t>
      </w:r>
      <w:r w:rsidRPr="00967C41">
        <w:rPr>
          <w:noProof/>
        </w:rPr>
        <w:tab/>
      </w:r>
      <w:r w:rsidRPr="00967C41">
        <w:rPr>
          <w:b/>
          <w:noProof/>
        </w:rPr>
        <w:t xml:space="preserve">Marsh P. </w:t>
      </w:r>
      <w:r w:rsidRPr="00967C41">
        <w:rPr>
          <w:noProof/>
        </w:rPr>
        <w:t xml:space="preserve">1991. Dentifrices containing new agents for the control of plaque and gingivitis: microbiological aspects. Journal of clinical periodontology </w:t>
      </w:r>
      <w:r w:rsidRPr="00967C41">
        <w:rPr>
          <w:b/>
          <w:noProof/>
        </w:rPr>
        <w:t>18</w:t>
      </w:r>
      <w:r w:rsidRPr="00967C41">
        <w:rPr>
          <w:noProof/>
        </w:rPr>
        <w:t>:462-467.</w:t>
      </w:r>
    </w:p>
    <w:p w14:paraId="2FAC38B2" w14:textId="77777777" w:rsidR="00967C41" w:rsidRPr="00967C41" w:rsidRDefault="00967C41" w:rsidP="00967C41">
      <w:pPr>
        <w:pStyle w:val="EndNoteBibliography"/>
        <w:rPr>
          <w:noProof/>
        </w:rPr>
      </w:pPr>
      <w:r w:rsidRPr="00967C41">
        <w:rPr>
          <w:noProof/>
        </w:rPr>
        <w:t>50.</w:t>
      </w:r>
      <w:r w:rsidRPr="00967C41">
        <w:rPr>
          <w:noProof/>
        </w:rPr>
        <w:tab/>
      </w:r>
      <w:r w:rsidRPr="00967C41">
        <w:rPr>
          <w:b/>
          <w:noProof/>
        </w:rPr>
        <w:t xml:space="preserve">Freiberg JA, Le Breton Y, Harro JM, Allison DL, McIver KS and Shirtliff ME. </w:t>
      </w:r>
      <w:r w:rsidRPr="00967C41">
        <w:rPr>
          <w:noProof/>
        </w:rPr>
        <w:t xml:space="preserve">2020. The Arginine deiminase pathway impacts antibiotic tolerance during biofilm-mediated Streptococcus pyogenes infections. Mbio </w:t>
      </w:r>
      <w:r w:rsidRPr="00967C41">
        <w:rPr>
          <w:b/>
          <w:noProof/>
        </w:rPr>
        <w:t>11</w:t>
      </w:r>
      <w:r w:rsidRPr="00967C41">
        <w:rPr>
          <w:noProof/>
        </w:rPr>
        <w:t>:e00919-00920.</w:t>
      </w:r>
    </w:p>
    <w:p w14:paraId="2E5EA4C0" w14:textId="77777777" w:rsidR="00967C41" w:rsidRPr="00967C41" w:rsidRDefault="00967C41" w:rsidP="00967C41">
      <w:pPr>
        <w:pStyle w:val="EndNoteBibliography"/>
        <w:rPr>
          <w:noProof/>
        </w:rPr>
      </w:pPr>
      <w:r w:rsidRPr="00967C41">
        <w:rPr>
          <w:noProof/>
        </w:rPr>
        <w:t>51.</w:t>
      </w:r>
      <w:r w:rsidRPr="00967C41">
        <w:rPr>
          <w:noProof/>
        </w:rPr>
        <w:tab/>
      </w:r>
      <w:r w:rsidRPr="00967C41">
        <w:rPr>
          <w:b/>
          <w:noProof/>
        </w:rPr>
        <w:t xml:space="preserve">Khan MF, Husain FM, Zia Q, Ahmad E, Jamal A, Alaidarous M, Banawas S, Alam MM, Alshehri BA and Jameel M. </w:t>
      </w:r>
      <w:r w:rsidRPr="00967C41">
        <w:rPr>
          <w:noProof/>
        </w:rPr>
        <w:t xml:space="preserve">2020. Anti-quorum sensing and anti-biofilm activity of zinc oxide nanospikes. ACS omega </w:t>
      </w:r>
      <w:r w:rsidRPr="00967C41">
        <w:rPr>
          <w:b/>
          <w:noProof/>
        </w:rPr>
        <w:t>5</w:t>
      </w:r>
      <w:r w:rsidRPr="00967C41">
        <w:rPr>
          <w:noProof/>
        </w:rPr>
        <w:t>:32203-32215.</w:t>
      </w:r>
    </w:p>
    <w:p w14:paraId="6761FA6C" w14:textId="77777777" w:rsidR="00967C41" w:rsidRPr="00967C41" w:rsidRDefault="00967C41" w:rsidP="00967C41">
      <w:pPr>
        <w:pStyle w:val="EndNoteBibliography"/>
        <w:rPr>
          <w:noProof/>
        </w:rPr>
      </w:pPr>
      <w:r w:rsidRPr="00967C41">
        <w:rPr>
          <w:noProof/>
        </w:rPr>
        <w:t>52.</w:t>
      </w:r>
      <w:r w:rsidRPr="00967C41">
        <w:rPr>
          <w:noProof/>
        </w:rPr>
        <w:tab/>
      </w:r>
      <w:r w:rsidRPr="00967C41">
        <w:rPr>
          <w:b/>
          <w:noProof/>
        </w:rPr>
        <w:t xml:space="preserve">Hosseini SS, Ghaemi E and Koohsar F. </w:t>
      </w:r>
      <w:r w:rsidRPr="00967C41">
        <w:rPr>
          <w:noProof/>
        </w:rPr>
        <w:t xml:space="preserve">2018. Influence of ZnO nanoparticles on Candida albicans isolates biofilm formed on the urinary catheter. Iranian journal of microbiology </w:t>
      </w:r>
      <w:r w:rsidRPr="00967C41">
        <w:rPr>
          <w:b/>
          <w:noProof/>
        </w:rPr>
        <w:t>10</w:t>
      </w:r>
      <w:r w:rsidRPr="00967C41">
        <w:rPr>
          <w:noProof/>
        </w:rPr>
        <w:t>:424.</w:t>
      </w:r>
    </w:p>
    <w:p w14:paraId="1A68B530" w14:textId="77777777" w:rsidR="00967C41" w:rsidRPr="00967C41" w:rsidRDefault="00967C41" w:rsidP="00967C41">
      <w:pPr>
        <w:pStyle w:val="EndNoteBibliography"/>
        <w:rPr>
          <w:noProof/>
        </w:rPr>
      </w:pPr>
      <w:r w:rsidRPr="00967C41">
        <w:rPr>
          <w:noProof/>
        </w:rPr>
        <w:t>53.</w:t>
      </w:r>
      <w:r w:rsidRPr="00967C41">
        <w:rPr>
          <w:noProof/>
        </w:rPr>
        <w:tab/>
      </w:r>
      <w:r w:rsidRPr="00967C41">
        <w:rPr>
          <w:b/>
          <w:noProof/>
        </w:rPr>
        <w:t xml:space="preserve">Rmaile A, Carugo D, Capretto L, Zhang X, Wharton JA, Thurner PJ, Aspiras M, Ward M and Stoodley P. </w:t>
      </w:r>
      <w:r w:rsidRPr="00967C41">
        <w:rPr>
          <w:noProof/>
        </w:rPr>
        <w:t xml:space="preserve">2013. Microbial tribology and disruption of dental plaque bacterial biofilms. Wear </w:t>
      </w:r>
      <w:r w:rsidRPr="00967C41">
        <w:rPr>
          <w:b/>
          <w:noProof/>
        </w:rPr>
        <w:t>306</w:t>
      </w:r>
      <w:r w:rsidRPr="00967C41">
        <w:rPr>
          <w:noProof/>
        </w:rPr>
        <w:t>:276-284.</w:t>
      </w:r>
    </w:p>
    <w:p w14:paraId="48955D96" w14:textId="4C880D07" w:rsidR="00AA6E34" w:rsidRDefault="00CA54F5" w:rsidP="00CA54F5">
      <w:r>
        <w:fldChar w:fldCharType="end"/>
      </w:r>
    </w:p>
    <w:p w14:paraId="4D089510" w14:textId="77777777" w:rsidR="003876DB" w:rsidRDefault="003876DB" w:rsidP="009467BB">
      <w:pPr>
        <w:pStyle w:val="Heading1"/>
      </w:pPr>
    </w:p>
    <w:p w14:paraId="33BE39AD" w14:textId="77777777" w:rsidR="003876DB" w:rsidRDefault="003876DB" w:rsidP="009467BB">
      <w:pPr>
        <w:pStyle w:val="Heading1"/>
      </w:pPr>
    </w:p>
    <w:p w14:paraId="2840C364" w14:textId="77777777" w:rsidR="003876DB" w:rsidRDefault="003876DB" w:rsidP="009467BB">
      <w:pPr>
        <w:pStyle w:val="Heading1"/>
      </w:pPr>
    </w:p>
    <w:p w14:paraId="59AD9981" w14:textId="55DE82F2" w:rsidR="003876DB" w:rsidRDefault="003876DB" w:rsidP="003876DB"/>
    <w:p w14:paraId="54526025" w14:textId="77777777" w:rsidR="003876DB" w:rsidRDefault="003876DB" w:rsidP="003876DB"/>
    <w:p w14:paraId="73E37A19" w14:textId="76FB386E" w:rsidR="00C3561E" w:rsidRDefault="00AD2769" w:rsidP="009467BB">
      <w:pPr>
        <w:pStyle w:val="Heading1"/>
      </w:pPr>
      <w:r>
        <w:t>Figure legends</w:t>
      </w:r>
    </w:p>
    <w:p w14:paraId="3EA8A92C" w14:textId="22C3C819" w:rsidR="00E7211D" w:rsidRDefault="00E7211D" w:rsidP="00E7211D">
      <w:r>
        <w:rPr>
          <w:b/>
          <w:bCs/>
        </w:rPr>
        <w:t xml:space="preserve">Figure 1: </w:t>
      </w:r>
      <w:r>
        <w:rPr>
          <w:b/>
          <w:bCs/>
          <w:i/>
          <w:iCs/>
        </w:rPr>
        <w:t>S. gordonii</w:t>
      </w:r>
      <w:r>
        <w:rPr>
          <w:b/>
          <w:bCs/>
        </w:rPr>
        <w:t xml:space="preserve"> biofilms treated with Dual Zinc plus Arginine display reduced torque when analyzed by adapted rotating-disc rheology.</w:t>
      </w:r>
      <w:r>
        <w:t xml:space="preserve"> </w:t>
      </w:r>
      <w:r>
        <w:rPr>
          <w:i/>
          <w:iCs/>
        </w:rPr>
        <w:t>S. gordonii</w:t>
      </w:r>
      <w:r>
        <w:t xml:space="preserve"> biofilms were grown for 5 days and were treated with either </w:t>
      </w:r>
      <w:r>
        <w:rPr>
          <w:b/>
          <w:bCs/>
        </w:rPr>
        <w:t xml:space="preserve">(A) </w:t>
      </w:r>
      <w:r>
        <w:t xml:space="preserve">PBS (untreated), </w:t>
      </w:r>
      <w:r>
        <w:rPr>
          <w:b/>
          <w:bCs/>
        </w:rPr>
        <w:t xml:space="preserve">(B) </w:t>
      </w:r>
      <w:r>
        <w:t xml:space="preserve">0.96% zinc (Zn), or </w:t>
      </w:r>
      <w:r>
        <w:rPr>
          <w:b/>
          <w:bCs/>
        </w:rPr>
        <w:t xml:space="preserve">(C) </w:t>
      </w:r>
      <w:r>
        <w:t xml:space="preserve">DZA for 2 min. Biofilms were analyzed by adapted rotating-disc rheology. Data is presented as torque </w:t>
      </w:r>
      <w:r w:rsidRPr="00FE4253">
        <w:rPr>
          <w:rFonts w:cs="Arial"/>
          <w:szCs w:val="22"/>
        </w:rPr>
        <w:t>–</w:t>
      </w:r>
      <w:r>
        <w:t xml:space="preserve"> angular velocity curves of individual replicate biofilms, separated per treatment group for clarity</w:t>
      </w:r>
      <w:r w:rsidR="00C36279">
        <w:t>.</w:t>
      </w:r>
      <w:r>
        <w:t xml:space="preserve"> </w:t>
      </w:r>
      <w:r>
        <w:rPr>
          <w:b/>
          <w:bCs/>
        </w:rPr>
        <w:t>(D)</w:t>
      </w:r>
      <w:r>
        <w:t xml:space="preserve"> Data from </w:t>
      </w:r>
      <w:r>
        <w:rPr>
          <w:b/>
          <w:bCs/>
        </w:rPr>
        <w:t>(A - C)</w:t>
      </w:r>
      <w:r>
        <w:t xml:space="preserve"> presented as the mean </w:t>
      </w:r>
      <w:r>
        <w:sym w:font="Symbol" w:char="F0B1"/>
      </w:r>
      <w:r>
        <w:t xml:space="preserve"> 95% confidence interval of combined replicates for direct comparison across treatments. 3 biological replicates were performed, each with duplicate biofilms.</w:t>
      </w:r>
    </w:p>
    <w:p w14:paraId="31FD0E4F" w14:textId="14D3E782" w:rsidR="00E7211D" w:rsidRDefault="00E7211D" w:rsidP="00E7211D"/>
    <w:p w14:paraId="6EBF4456" w14:textId="12D3B8EB" w:rsidR="00E7211D" w:rsidRDefault="00E7211D" w:rsidP="00E7211D">
      <w:r>
        <w:rPr>
          <w:b/>
          <w:bCs/>
        </w:rPr>
        <w:t xml:space="preserve">Figure 2: Transformed linearized analysis reveals early attachment events for Dual Zinc plus Arginine treated </w:t>
      </w:r>
      <w:r>
        <w:rPr>
          <w:b/>
          <w:bCs/>
          <w:i/>
          <w:iCs/>
        </w:rPr>
        <w:t>S. gordonii</w:t>
      </w:r>
      <w:r>
        <w:rPr>
          <w:b/>
          <w:bCs/>
        </w:rPr>
        <w:t xml:space="preserve"> biofilms. </w:t>
      </w:r>
      <w:r w:rsidRPr="009F3030">
        <w:rPr>
          <w:rFonts w:cs="Arial"/>
          <w:szCs w:val="22"/>
        </w:rPr>
        <w:t>Transformed linearized analysis of</w:t>
      </w:r>
      <w:r>
        <w:rPr>
          <w:rFonts w:cs="Arial"/>
          <w:szCs w:val="22"/>
        </w:rPr>
        <w:t xml:space="preserve"> data depicted in Figure 3 for</w:t>
      </w:r>
      <w:r>
        <w:rPr>
          <w:rFonts w:cs="Arial"/>
          <w:b/>
          <w:bCs/>
          <w:szCs w:val="22"/>
        </w:rPr>
        <w:t xml:space="preserve"> (A)</w:t>
      </w:r>
      <w:r>
        <w:rPr>
          <w:rFonts w:cs="Arial"/>
          <w:szCs w:val="22"/>
        </w:rPr>
        <w:t xml:space="preserve"> untreated and </w:t>
      </w:r>
      <w:r>
        <w:rPr>
          <w:rFonts w:cs="Arial"/>
          <w:b/>
          <w:bCs/>
          <w:szCs w:val="22"/>
        </w:rPr>
        <w:t>(B)</w:t>
      </w:r>
      <w:r>
        <w:rPr>
          <w:rFonts w:cs="Arial"/>
          <w:szCs w:val="22"/>
        </w:rPr>
        <w:t xml:space="preserve"> zinc (Zn) and </w:t>
      </w:r>
      <w:r>
        <w:rPr>
          <w:rFonts w:cs="Arial"/>
          <w:b/>
          <w:bCs/>
          <w:szCs w:val="22"/>
        </w:rPr>
        <w:t xml:space="preserve">(C) </w:t>
      </w:r>
      <w:r>
        <w:rPr>
          <w:rFonts w:cs="Arial"/>
          <w:szCs w:val="22"/>
        </w:rPr>
        <w:t xml:space="preserve">Dual Zinc plus Arginine (DZA) treated </w:t>
      </w:r>
      <w:r>
        <w:rPr>
          <w:rFonts w:cs="Arial"/>
          <w:i/>
          <w:iCs/>
          <w:szCs w:val="22"/>
        </w:rPr>
        <w:t xml:space="preserve">S. </w:t>
      </w:r>
      <w:r w:rsidRPr="00155F11">
        <w:rPr>
          <w:rFonts w:cs="Arial"/>
          <w:i/>
          <w:iCs/>
          <w:szCs w:val="22"/>
        </w:rPr>
        <w:t>gordonii</w:t>
      </w:r>
      <w:r>
        <w:rPr>
          <w:rFonts w:cs="Arial"/>
          <w:szCs w:val="22"/>
        </w:rPr>
        <w:t xml:space="preserve"> </w:t>
      </w:r>
      <w:r w:rsidRPr="00155F11">
        <w:rPr>
          <w:rFonts w:cs="Arial"/>
          <w:szCs w:val="22"/>
        </w:rPr>
        <w:t>biofilms</w:t>
      </w:r>
      <w:r>
        <w:rPr>
          <w:rFonts w:cs="Arial"/>
          <w:szCs w:val="22"/>
        </w:rPr>
        <w:t xml:space="preserve">. Data is presented as mean </w:t>
      </w:r>
      <w:r>
        <w:rPr>
          <w:rFonts w:cs="Arial"/>
          <w:szCs w:val="22"/>
        </w:rPr>
        <w:sym w:font="Symbol" w:char="F0B1"/>
      </w:r>
      <w:r>
        <w:rPr>
          <w:rFonts w:cs="Arial"/>
          <w:szCs w:val="22"/>
        </w:rPr>
        <w:t xml:space="preserve"> </w:t>
      </w:r>
      <w:r>
        <w:rPr>
          <w:rFonts w:cs="Arial"/>
          <w:szCs w:val="22"/>
        </w:rPr>
        <w:lastRenderedPageBreak/>
        <w:t xml:space="preserve">95% confidence interval. Green brackets indicate regions </w:t>
      </w:r>
      <w:r w:rsidRPr="00FE4253">
        <w:rPr>
          <w:rFonts w:cs="Arial"/>
          <w:szCs w:val="22"/>
        </w:rPr>
        <w:t>where changes in torque, depicted here as negative slope values, were observed</w:t>
      </w:r>
      <w:r>
        <w:rPr>
          <w:rFonts w:cs="Arial"/>
          <w:szCs w:val="22"/>
        </w:rPr>
        <w:t xml:space="preserve"> for </w:t>
      </w:r>
      <w:r w:rsidR="00E75EAA">
        <w:rPr>
          <w:rFonts w:cs="Arial"/>
          <w:szCs w:val="22"/>
        </w:rPr>
        <w:t>DZA</w:t>
      </w:r>
      <w:r>
        <w:rPr>
          <w:rFonts w:cs="Arial"/>
          <w:szCs w:val="22"/>
        </w:rPr>
        <w:t xml:space="preserve"> treated biofilms, but not for untreated or zinc treated biofilms. </w:t>
      </w:r>
      <w:r>
        <w:t>3 biological replicates were performed, each with duplicate biofilms.</w:t>
      </w:r>
    </w:p>
    <w:p w14:paraId="206515BC" w14:textId="77777777" w:rsidR="00E7211D" w:rsidRDefault="00E7211D" w:rsidP="00E7211D"/>
    <w:p w14:paraId="0E069D5B" w14:textId="275F9ECE" w:rsidR="00E7211D" w:rsidRDefault="00E7211D" w:rsidP="00E7211D">
      <w:r>
        <w:rPr>
          <w:b/>
          <w:bCs/>
        </w:rPr>
        <w:t xml:space="preserve">Figure 3: </w:t>
      </w:r>
      <w:r>
        <w:rPr>
          <w:b/>
          <w:bCs/>
          <w:i/>
          <w:iCs/>
        </w:rPr>
        <w:t>S. gordonii</w:t>
      </w:r>
      <w:r>
        <w:rPr>
          <w:b/>
          <w:bCs/>
        </w:rPr>
        <w:t xml:space="preserve"> biofilms treated with Dual Zinc plus Arginine are more easily detached from surfaces. </w:t>
      </w:r>
      <w:r w:rsidRPr="000D3F1D">
        <w:t>From</w:t>
      </w:r>
      <w:r>
        <w:t xml:space="preserve"> the rotating-disc rheology analysis depicted in Fig 4, the </w:t>
      </w:r>
      <w:r>
        <w:rPr>
          <w:b/>
          <w:bCs/>
        </w:rPr>
        <w:t xml:space="preserve">(A) </w:t>
      </w:r>
      <w:r>
        <w:t xml:space="preserve">biofilm momentum coefficient, </w:t>
      </w:r>
      <w:r>
        <w:rPr>
          <w:b/>
          <w:bCs/>
        </w:rPr>
        <w:t>(B)</w:t>
      </w:r>
      <w:r>
        <w:t xml:space="preserve"> area under the curve (AUC) and </w:t>
      </w:r>
      <w:r>
        <w:rPr>
          <w:b/>
          <w:bCs/>
        </w:rPr>
        <w:t>(C)</w:t>
      </w:r>
      <w:r>
        <w:t xml:space="preserve"> initiation of detachment shear stress, that corresponded to the first decrease in torque was determined.</w:t>
      </w:r>
      <w:r w:rsidRPr="00C45F29">
        <w:rPr>
          <w:b/>
          <w:bCs/>
        </w:rPr>
        <w:t xml:space="preserve"> </w:t>
      </w:r>
      <w:r>
        <w:t>Data is depicted as box and whisker plots of 3 biological replicates, each with duplicate biofilms. * p-value &lt;0.05; ns indicates not significant. Statistical comparisons are to the untreated control, unless were indicated in the graph.</w:t>
      </w:r>
    </w:p>
    <w:p w14:paraId="686ADCC7" w14:textId="77120D2D" w:rsidR="00757FE5" w:rsidRDefault="00757FE5" w:rsidP="00E7211D"/>
    <w:p w14:paraId="05180351" w14:textId="4124845D" w:rsidR="00757FE5" w:rsidRDefault="00757FE5" w:rsidP="00757FE5">
      <w:r>
        <w:rPr>
          <w:b/>
          <w:bCs/>
        </w:rPr>
        <w:t xml:space="preserve">Figure 4: Treatment of </w:t>
      </w:r>
      <w:r w:rsidRPr="00876DA7">
        <w:rPr>
          <w:b/>
          <w:bCs/>
          <w:i/>
          <w:iCs/>
        </w:rPr>
        <w:t>in vitro</w:t>
      </w:r>
      <w:r>
        <w:rPr>
          <w:b/>
          <w:bCs/>
        </w:rPr>
        <w:t xml:space="preserve"> saliva-plaque biofilms with Dual Zinc plus Arginine reduces the biofilm Young’s modulus. </w:t>
      </w:r>
      <w:r>
        <w:t xml:space="preserve">Saliva-plaque biofilms were grown for 5 days and treated with solutions of 1.5% arginine (Arg), 0.96% zinc (Zn), DZA, or PBS (untreated control) for 2 min. Treated biofilms were then analyzed using uniaxial mechanical indentation. </w:t>
      </w:r>
      <w:r>
        <w:rPr>
          <w:b/>
          <w:bCs/>
        </w:rPr>
        <w:t>(A)</w:t>
      </w:r>
      <w:r>
        <w:t xml:space="preserve"> Biofilm thickness was determined from this analysis. Data presented as a box and whisker plot.</w:t>
      </w:r>
      <w:r>
        <w:rPr>
          <w:b/>
          <w:bCs/>
        </w:rPr>
        <w:t xml:space="preserve"> (B) </w:t>
      </w:r>
      <w:r>
        <w:t xml:space="preserve">Lower linear portion of stress-strain curves of saliva-plaque biofilms. Data presented as mean </w:t>
      </w:r>
      <w:r>
        <w:rPr>
          <w:rFonts w:cs="Arial"/>
        </w:rPr>
        <w:t>±</w:t>
      </w:r>
      <w:r>
        <w:t xml:space="preserve"> SD. </w:t>
      </w:r>
      <w:r>
        <w:rPr>
          <w:b/>
          <w:bCs/>
        </w:rPr>
        <w:t xml:space="preserve">(C) </w:t>
      </w:r>
      <w:r>
        <w:t xml:space="preserve">From this analysis the Young’s modulus </w:t>
      </w:r>
      <w:r w:rsidR="00E75EAA">
        <w:t xml:space="preserve">(stiffness) </w:t>
      </w:r>
      <w:r>
        <w:t xml:space="preserve">was also determined. Data presented as a box and whisker plot. 4 biological replicates, each with 3 technical replicates. * p-value &lt;0.05; ns indicates not significant. Statistical comparisons are to the untreated control. </w:t>
      </w:r>
    </w:p>
    <w:p w14:paraId="0AFAD1F1" w14:textId="77777777" w:rsidR="00E7211D" w:rsidRPr="006B5CFE" w:rsidRDefault="00E7211D" w:rsidP="00C3561E"/>
    <w:p w14:paraId="520C5CFD" w14:textId="219EEB30" w:rsidR="00EB2664" w:rsidRPr="00393D8A" w:rsidRDefault="00EB2664" w:rsidP="00C3561E">
      <w:r>
        <w:rPr>
          <w:b/>
          <w:bCs/>
        </w:rPr>
        <w:t xml:space="preserve">Figure </w:t>
      </w:r>
      <w:r w:rsidR="00757FE5">
        <w:rPr>
          <w:b/>
          <w:bCs/>
        </w:rPr>
        <w:t>5</w:t>
      </w:r>
      <w:r>
        <w:rPr>
          <w:b/>
          <w:bCs/>
        </w:rPr>
        <w:t>:</w:t>
      </w:r>
      <w:r w:rsidR="00AA6E34">
        <w:rPr>
          <w:b/>
          <w:bCs/>
        </w:rPr>
        <w:t xml:space="preserve"> </w:t>
      </w:r>
      <w:r w:rsidR="009467BB">
        <w:rPr>
          <w:b/>
          <w:bCs/>
        </w:rPr>
        <w:t>T</w:t>
      </w:r>
      <w:r w:rsidR="00AA6E34">
        <w:rPr>
          <w:b/>
          <w:bCs/>
        </w:rPr>
        <w:t xml:space="preserve">reatment of </w:t>
      </w:r>
      <w:r w:rsidR="003338C4">
        <w:rPr>
          <w:b/>
          <w:bCs/>
        </w:rPr>
        <w:t>saliva</w:t>
      </w:r>
      <w:r w:rsidR="00AA6E34">
        <w:rPr>
          <w:b/>
          <w:bCs/>
        </w:rPr>
        <w:t xml:space="preserve">-plaque biofilms with </w:t>
      </w:r>
      <w:r w:rsidR="00073085">
        <w:rPr>
          <w:b/>
          <w:bCs/>
        </w:rPr>
        <w:t>Dual Zinc plus Arginine</w:t>
      </w:r>
      <w:r w:rsidR="00AA6E34">
        <w:rPr>
          <w:b/>
          <w:bCs/>
        </w:rPr>
        <w:t xml:space="preserve"> targets the biofilm EPS.</w:t>
      </w:r>
      <w:r w:rsidR="00E7569B">
        <w:rPr>
          <w:b/>
          <w:bCs/>
        </w:rPr>
        <w:t xml:space="preserve"> (A) </w:t>
      </w:r>
      <w:r w:rsidR="00E7569B">
        <w:t xml:space="preserve">Representative images of 5 day saliva-plaque biofilms either untreated (left panel) or treated with </w:t>
      </w:r>
      <w:r w:rsidR="009467BB">
        <w:t>0.96</w:t>
      </w:r>
      <w:r w:rsidR="00E7569B">
        <w:t>% zinc (</w:t>
      </w:r>
      <w:r w:rsidR="009467BB">
        <w:t xml:space="preserve">Zn; </w:t>
      </w:r>
      <w:r w:rsidR="00E7569B">
        <w:t xml:space="preserve">middle panel) or </w:t>
      </w:r>
      <w:r w:rsidR="009467BB">
        <w:t xml:space="preserve">DZA; </w:t>
      </w:r>
      <w:r w:rsidR="00E75EAA">
        <w:t>(</w:t>
      </w:r>
      <w:r w:rsidR="00E7569B">
        <w:t xml:space="preserve">right panel) for 2 min. Biofilms were stained with </w:t>
      </w:r>
      <w:proofErr w:type="spellStart"/>
      <w:r w:rsidR="00E7569B">
        <w:t>Syto</w:t>
      </w:r>
      <w:proofErr w:type="spellEnd"/>
      <w:r w:rsidR="00E7569B">
        <w:t xml:space="preserve"> 9 (magenta) and calcofluor white </w:t>
      </w:r>
      <w:r w:rsidR="00E7569B">
        <w:lastRenderedPageBreak/>
        <w:t xml:space="preserve">(yellow) to label the bacterial cells and the EPS respectively. </w:t>
      </w:r>
      <w:r w:rsidR="00393D8A">
        <w:t xml:space="preserve">Scale bar indicates 100 </w:t>
      </w:r>
      <w:r w:rsidR="00393D8A">
        <w:rPr>
          <w:rFonts w:ascii="Symbol" w:hAnsi="Symbol"/>
        </w:rPr>
        <w:t></w:t>
      </w:r>
      <w:r w:rsidR="00393D8A">
        <w:t xml:space="preserve">m. </w:t>
      </w:r>
      <w:r w:rsidR="0071118D">
        <w:t>C</w:t>
      </w:r>
      <w:r w:rsidR="003338C4">
        <w:t>OMSTAT</w:t>
      </w:r>
      <w:r w:rsidR="0071118D">
        <w:t xml:space="preserve"> i</w:t>
      </w:r>
      <w:r w:rsidR="00393D8A">
        <w:t xml:space="preserve">mage analysis was performed to quantitate the </w:t>
      </w:r>
      <w:r w:rsidR="00D9489C">
        <w:rPr>
          <w:b/>
          <w:bCs/>
        </w:rPr>
        <w:t xml:space="preserve">(B) </w:t>
      </w:r>
      <w:r w:rsidR="00393D8A">
        <w:t xml:space="preserve">biomass of </w:t>
      </w:r>
      <w:proofErr w:type="spellStart"/>
      <w:r w:rsidR="00393D8A">
        <w:t>Syto</w:t>
      </w:r>
      <w:proofErr w:type="spellEnd"/>
      <w:r w:rsidR="00393D8A">
        <w:t xml:space="preserve"> 9 stained cells and</w:t>
      </w:r>
      <w:r w:rsidR="00D9489C">
        <w:t xml:space="preserve"> the</w:t>
      </w:r>
      <w:r w:rsidR="00393D8A">
        <w:t xml:space="preserve"> </w:t>
      </w:r>
      <w:r w:rsidR="00393D8A">
        <w:rPr>
          <w:b/>
          <w:bCs/>
        </w:rPr>
        <w:t>(C)</w:t>
      </w:r>
      <w:r w:rsidR="00D9489C">
        <w:rPr>
          <w:b/>
          <w:bCs/>
        </w:rPr>
        <w:t xml:space="preserve"> </w:t>
      </w:r>
      <w:r w:rsidR="00D9489C" w:rsidRPr="00D9489C">
        <w:t>biomass</w:t>
      </w:r>
      <w:r w:rsidR="00D9489C">
        <w:rPr>
          <w:b/>
          <w:bCs/>
        </w:rPr>
        <w:t xml:space="preserve"> </w:t>
      </w:r>
      <w:r w:rsidR="00D9489C" w:rsidRPr="00D9489C">
        <w:t>and</w:t>
      </w:r>
      <w:r w:rsidR="00D9489C">
        <w:t xml:space="preserve"> </w:t>
      </w:r>
      <w:r w:rsidR="00D9489C">
        <w:rPr>
          <w:b/>
          <w:bCs/>
        </w:rPr>
        <w:t>(D)</w:t>
      </w:r>
      <w:r w:rsidR="00D9489C">
        <w:t xml:space="preserve"> roughness coefficient of</w:t>
      </w:r>
      <w:r w:rsidR="00D9489C" w:rsidRPr="00D9489C">
        <w:t xml:space="preserve"> </w:t>
      </w:r>
      <w:r w:rsidR="00D9489C">
        <w:rPr>
          <w:b/>
          <w:bCs/>
        </w:rPr>
        <w:t xml:space="preserve"> </w:t>
      </w:r>
      <w:r w:rsidR="00393D8A">
        <w:t xml:space="preserve"> calcofluor white labelled EPS</w:t>
      </w:r>
      <w:r w:rsidR="00D9489C">
        <w:t>.</w:t>
      </w:r>
      <w:r w:rsidR="0071118D">
        <w:t xml:space="preserve"> Data presented as a box and whisker plot of 3 biological replicates, with 4 images per biofilm. * p-value &lt;0.05; ns indicates not significant. Statistical comparisons are to the untreated control.</w:t>
      </w:r>
    </w:p>
    <w:p w14:paraId="046A3A91" w14:textId="756B8836" w:rsidR="00EB2664" w:rsidRDefault="00EB2664" w:rsidP="00C3561E">
      <w:pPr>
        <w:rPr>
          <w:b/>
          <w:bCs/>
        </w:rPr>
      </w:pPr>
    </w:p>
    <w:p w14:paraId="5FEFCB9C" w14:textId="76F680A2" w:rsidR="00E27BEE" w:rsidRPr="00C45F29" w:rsidRDefault="00FD62FC" w:rsidP="00C3561E">
      <w:pPr>
        <w:rPr>
          <w:b/>
          <w:bCs/>
        </w:rPr>
      </w:pPr>
      <w:r>
        <w:rPr>
          <w:b/>
          <w:bCs/>
        </w:rPr>
        <w:t xml:space="preserve">Figure </w:t>
      </w:r>
      <w:r w:rsidR="007857AA">
        <w:rPr>
          <w:b/>
          <w:bCs/>
        </w:rPr>
        <w:t>6</w:t>
      </w:r>
      <w:r>
        <w:rPr>
          <w:b/>
          <w:bCs/>
        </w:rPr>
        <w:t xml:space="preserve">: </w:t>
      </w:r>
      <w:r w:rsidR="007161C4">
        <w:rPr>
          <w:b/>
          <w:bCs/>
        </w:rPr>
        <w:t>Proposed</w:t>
      </w:r>
      <w:r>
        <w:rPr>
          <w:b/>
          <w:bCs/>
        </w:rPr>
        <w:t xml:space="preserve"> model for the effect of </w:t>
      </w:r>
      <w:r w:rsidR="00073085">
        <w:rPr>
          <w:b/>
          <w:bCs/>
        </w:rPr>
        <w:t>Dual Zinc plus Arginine</w:t>
      </w:r>
      <w:r>
        <w:rPr>
          <w:b/>
          <w:bCs/>
        </w:rPr>
        <w:t xml:space="preserve"> treatment on biofilm</w:t>
      </w:r>
      <w:r w:rsidR="0034692C">
        <w:rPr>
          <w:b/>
          <w:bCs/>
        </w:rPr>
        <w:t>s</w:t>
      </w:r>
      <w:r>
        <w:rPr>
          <w:b/>
          <w:bCs/>
        </w:rPr>
        <w:t>.</w:t>
      </w:r>
      <w:r w:rsidR="007161C4">
        <w:t xml:space="preserve"> Dental-plaque biofilms are polymicrobial with an EPS comprising exopolysaccharides and proteins, lending wild type mechanical properties to the biofilm</w:t>
      </w:r>
      <w:r w:rsidR="007D1790">
        <w:t xml:space="preserve"> (left)</w:t>
      </w:r>
      <w:r w:rsidR="007161C4">
        <w:t xml:space="preserve">. </w:t>
      </w:r>
      <w:r w:rsidR="00857C5E">
        <w:t xml:space="preserve">Treatment with either arginine (middle left) or zinc (middle right) alone </w:t>
      </w:r>
      <w:r w:rsidR="00406A20">
        <w:t>destabiliz</w:t>
      </w:r>
      <w:r w:rsidR="00857C5E">
        <w:t>es</w:t>
      </w:r>
      <w:r w:rsidR="00406A20">
        <w:t xml:space="preserve"> interactions between the EPS, leading to a </w:t>
      </w:r>
      <w:r w:rsidR="00857C5E">
        <w:t xml:space="preserve">comparable </w:t>
      </w:r>
      <w:r w:rsidR="00406A20">
        <w:t>reduction in the biofilm mechanical properties</w:t>
      </w:r>
      <w:r w:rsidR="00857C5E">
        <w:t xml:space="preserve"> between either treatment</w:t>
      </w:r>
      <w:r w:rsidR="00406A20">
        <w:t>.</w:t>
      </w:r>
      <w:r w:rsidR="007D1790">
        <w:t xml:space="preserve"> </w:t>
      </w:r>
      <w:r w:rsidR="00AF20F4">
        <w:t xml:space="preserve">When treated with Dual Zinc </w:t>
      </w:r>
      <w:r w:rsidR="00836245">
        <w:t>plus</w:t>
      </w:r>
      <w:r w:rsidR="00AF20F4">
        <w:t xml:space="preserve"> Arginine, arginine penetrates the biofilm, destabilizing the EPS, allowing zinc to gain entry further into the biofilm. Subsequently the actions of zinc are no longer localized to the biofilm periphery, </w:t>
      </w:r>
      <w:r w:rsidR="00836245">
        <w:t xml:space="preserve">amplifying the </w:t>
      </w:r>
      <w:r w:rsidR="00AF20F4">
        <w:t xml:space="preserve">destabilization to the EPS, and reduction in the mechanical properties. These combined actions of </w:t>
      </w:r>
      <w:r w:rsidR="00E75EAA">
        <w:t>DZA</w:t>
      </w:r>
      <w:r w:rsidR="00AF20F4">
        <w:t xml:space="preserve"> result in </w:t>
      </w:r>
      <w:r w:rsidR="00FC17F1">
        <w:t>dental plaque-</w:t>
      </w:r>
      <w:r w:rsidR="00AF20F4">
        <w:t>biofilms being more susceptible to remov</w:t>
      </w:r>
      <w:r w:rsidR="00836245">
        <w:t>al</w:t>
      </w:r>
      <w:r w:rsidR="00AF20F4">
        <w:t xml:space="preserve"> by mechanical shear</w:t>
      </w:r>
      <w:r w:rsidR="00D30E8E">
        <w:t xml:space="preserve"> (right)</w:t>
      </w:r>
      <w:r w:rsidR="00AF20F4">
        <w:t xml:space="preserve">. </w:t>
      </w:r>
      <w:r w:rsidR="00AC6C3A">
        <w:t>Figure created in BioRender.com</w:t>
      </w:r>
      <w:r w:rsidR="004A541F">
        <w:rPr>
          <w:b/>
          <w:bCs/>
        </w:rPr>
        <w:t xml:space="preserve"> </w:t>
      </w:r>
    </w:p>
    <w:sectPr w:rsidR="00E27BEE" w:rsidRPr="00C45F29" w:rsidSect="00CA5191">
      <w:footerReference w:type="even" r:id="rId8"/>
      <w:footerReference w:type="default" r:id="rId9"/>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E272CD" w14:textId="77777777" w:rsidR="00B32733" w:rsidRDefault="00B32733" w:rsidP="00CA5191">
      <w:pPr>
        <w:spacing w:line="240" w:lineRule="auto"/>
      </w:pPr>
      <w:r>
        <w:separator/>
      </w:r>
    </w:p>
  </w:endnote>
  <w:endnote w:type="continuationSeparator" w:id="0">
    <w:p w14:paraId="6BD9D0E9" w14:textId="77777777" w:rsidR="00B32733" w:rsidRDefault="00B32733" w:rsidP="00CA51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7310722"/>
      <w:docPartObj>
        <w:docPartGallery w:val="Page Numbers (Bottom of Page)"/>
        <w:docPartUnique/>
      </w:docPartObj>
    </w:sdtPr>
    <w:sdtContent>
      <w:p w14:paraId="7385B3F2" w14:textId="3DCE8215" w:rsidR="00E82650" w:rsidRDefault="00E82650" w:rsidP="000B47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85727B" w14:textId="77777777" w:rsidR="00E82650" w:rsidRDefault="00E82650" w:rsidP="00CA51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4469821"/>
      <w:docPartObj>
        <w:docPartGallery w:val="Page Numbers (Bottom of Page)"/>
        <w:docPartUnique/>
      </w:docPartObj>
    </w:sdtPr>
    <w:sdtContent>
      <w:p w14:paraId="7D1560DB" w14:textId="5C93951D" w:rsidR="00E82650" w:rsidRDefault="00E82650" w:rsidP="000B47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E5703">
          <w:rPr>
            <w:rStyle w:val="PageNumber"/>
            <w:noProof/>
          </w:rPr>
          <w:t>20</w:t>
        </w:r>
        <w:r>
          <w:rPr>
            <w:rStyle w:val="PageNumber"/>
          </w:rPr>
          <w:fldChar w:fldCharType="end"/>
        </w:r>
      </w:p>
    </w:sdtContent>
  </w:sdt>
  <w:p w14:paraId="6B1AC571" w14:textId="77777777" w:rsidR="00E82650" w:rsidRDefault="00E82650" w:rsidP="00CA51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5B27C" w14:textId="77777777" w:rsidR="00B32733" w:rsidRDefault="00B32733" w:rsidP="00CA5191">
      <w:pPr>
        <w:spacing w:line="240" w:lineRule="auto"/>
      </w:pPr>
      <w:r>
        <w:separator/>
      </w:r>
    </w:p>
  </w:footnote>
  <w:footnote w:type="continuationSeparator" w:id="0">
    <w:p w14:paraId="228C7532" w14:textId="77777777" w:rsidR="00B32733" w:rsidRDefault="00B32733" w:rsidP="00CA519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5C68CD"/>
    <w:multiLevelType w:val="hybridMultilevel"/>
    <w:tmpl w:val="3DA09C1E"/>
    <w:lvl w:ilvl="0" w:tplc="087006E0">
      <w:start w:val="5"/>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761978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s5rfstexpwceaa9gxaf9ow0tr2v22eded&quot;&gt;OSU Endnote Library-Converted&lt;record-ids&gt;&lt;item&gt;76&lt;/item&gt;&lt;item&gt;394&lt;/item&gt;&lt;item&gt;1614&lt;/item&gt;&lt;item&gt;1872&lt;/item&gt;&lt;item&gt;1874&lt;/item&gt;&lt;item&gt;1876&lt;/item&gt;&lt;item&gt;1878&lt;/item&gt;&lt;item&gt;1900&lt;/item&gt;&lt;item&gt;1901&lt;/item&gt;&lt;item&gt;1903&lt;/item&gt;&lt;item&gt;1927&lt;/item&gt;&lt;item&gt;1928&lt;/item&gt;&lt;item&gt;1939&lt;/item&gt;&lt;item&gt;1940&lt;/item&gt;&lt;item&gt;1971&lt;/item&gt;&lt;item&gt;1997&lt;/item&gt;&lt;item&gt;2042&lt;/item&gt;&lt;item&gt;2043&lt;/item&gt;&lt;item&gt;2044&lt;/item&gt;&lt;item&gt;2062&lt;/item&gt;&lt;item&gt;2063&lt;/item&gt;&lt;item&gt;2064&lt;/item&gt;&lt;item&gt;2065&lt;/item&gt;&lt;item&gt;2066&lt;/item&gt;&lt;item&gt;2067&lt;/item&gt;&lt;item&gt;2068&lt;/item&gt;&lt;item&gt;2069&lt;/item&gt;&lt;item&gt;2070&lt;/item&gt;&lt;item&gt;2071&lt;/item&gt;&lt;item&gt;2112&lt;/item&gt;&lt;item&gt;2117&lt;/item&gt;&lt;item&gt;2118&lt;/item&gt;&lt;item&gt;2120&lt;/item&gt;&lt;item&gt;2121&lt;/item&gt;&lt;item&gt;2122&lt;/item&gt;&lt;item&gt;2123&lt;/item&gt;&lt;item&gt;2124&lt;/item&gt;&lt;item&gt;2125&lt;/item&gt;&lt;item&gt;2126&lt;/item&gt;&lt;item&gt;2180&lt;/item&gt;&lt;item&gt;2183&lt;/item&gt;&lt;item&gt;2189&lt;/item&gt;&lt;item&gt;2190&lt;/item&gt;&lt;item&gt;2191&lt;/item&gt;&lt;item&gt;2192&lt;/item&gt;&lt;item&gt;2193&lt;/item&gt;&lt;item&gt;2194&lt;/item&gt;&lt;item&gt;2195&lt;/item&gt;&lt;item&gt;2196&lt;/item&gt;&lt;item&gt;2197&lt;/item&gt;&lt;item&gt;2198&lt;/item&gt;&lt;item&gt;2199&lt;/item&gt;&lt;/record-ids&gt;&lt;/item&gt;&lt;/Libraries&gt;"/>
  </w:docVars>
  <w:rsids>
    <w:rsidRoot w:val="00A373F0"/>
    <w:rsid w:val="000009B8"/>
    <w:rsid w:val="00002032"/>
    <w:rsid w:val="00006125"/>
    <w:rsid w:val="00013AFB"/>
    <w:rsid w:val="00014641"/>
    <w:rsid w:val="00015B8D"/>
    <w:rsid w:val="000165F1"/>
    <w:rsid w:val="00023505"/>
    <w:rsid w:val="0003019C"/>
    <w:rsid w:val="00031393"/>
    <w:rsid w:val="000337B6"/>
    <w:rsid w:val="000363B4"/>
    <w:rsid w:val="0004159E"/>
    <w:rsid w:val="00042E81"/>
    <w:rsid w:val="000461E7"/>
    <w:rsid w:val="00050BB3"/>
    <w:rsid w:val="00053E24"/>
    <w:rsid w:val="00056A3A"/>
    <w:rsid w:val="00062E53"/>
    <w:rsid w:val="00065297"/>
    <w:rsid w:val="000658E1"/>
    <w:rsid w:val="00066B1F"/>
    <w:rsid w:val="00073085"/>
    <w:rsid w:val="00074566"/>
    <w:rsid w:val="000746BF"/>
    <w:rsid w:val="000748AC"/>
    <w:rsid w:val="00075202"/>
    <w:rsid w:val="00081DEA"/>
    <w:rsid w:val="00087013"/>
    <w:rsid w:val="00090474"/>
    <w:rsid w:val="00091703"/>
    <w:rsid w:val="00091C61"/>
    <w:rsid w:val="000A3959"/>
    <w:rsid w:val="000A42F8"/>
    <w:rsid w:val="000A629C"/>
    <w:rsid w:val="000B077B"/>
    <w:rsid w:val="000B1DFE"/>
    <w:rsid w:val="000B279F"/>
    <w:rsid w:val="000B4375"/>
    <w:rsid w:val="000B47FA"/>
    <w:rsid w:val="000C1063"/>
    <w:rsid w:val="000C11F0"/>
    <w:rsid w:val="000C54F4"/>
    <w:rsid w:val="000C7909"/>
    <w:rsid w:val="000D1D04"/>
    <w:rsid w:val="000D3F1D"/>
    <w:rsid w:val="000D434E"/>
    <w:rsid w:val="000D49C8"/>
    <w:rsid w:val="000E1153"/>
    <w:rsid w:val="000F1D30"/>
    <w:rsid w:val="000F2B34"/>
    <w:rsid w:val="000F6ABE"/>
    <w:rsid w:val="001028A3"/>
    <w:rsid w:val="001031E8"/>
    <w:rsid w:val="00104BA9"/>
    <w:rsid w:val="001058F0"/>
    <w:rsid w:val="00110C5B"/>
    <w:rsid w:val="00111DD4"/>
    <w:rsid w:val="001130B8"/>
    <w:rsid w:val="00114495"/>
    <w:rsid w:val="00116E80"/>
    <w:rsid w:val="00120F92"/>
    <w:rsid w:val="00137DC9"/>
    <w:rsid w:val="0014029E"/>
    <w:rsid w:val="001432CF"/>
    <w:rsid w:val="00143CAC"/>
    <w:rsid w:val="00153D07"/>
    <w:rsid w:val="00154289"/>
    <w:rsid w:val="00155F11"/>
    <w:rsid w:val="00162D56"/>
    <w:rsid w:val="001641CB"/>
    <w:rsid w:val="00166847"/>
    <w:rsid w:val="00174DFD"/>
    <w:rsid w:val="00175578"/>
    <w:rsid w:val="001867B4"/>
    <w:rsid w:val="00191725"/>
    <w:rsid w:val="00192359"/>
    <w:rsid w:val="001957D2"/>
    <w:rsid w:val="001A311C"/>
    <w:rsid w:val="001A768C"/>
    <w:rsid w:val="001B528C"/>
    <w:rsid w:val="001B5C89"/>
    <w:rsid w:val="001C0F16"/>
    <w:rsid w:val="001C163A"/>
    <w:rsid w:val="001C16FE"/>
    <w:rsid w:val="001D408B"/>
    <w:rsid w:val="001D484B"/>
    <w:rsid w:val="001E212F"/>
    <w:rsid w:val="001E23F2"/>
    <w:rsid w:val="001F0A39"/>
    <w:rsid w:val="001F2D80"/>
    <w:rsid w:val="001F4DEC"/>
    <w:rsid w:val="001F771A"/>
    <w:rsid w:val="00201400"/>
    <w:rsid w:val="002114EF"/>
    <w:rsid w:val="002170CC"/>
    <w:rsid w:val="002251B6"/>
    <w:rsid w:val="0024431E"/>
    <w:rsid w:val="00250C87"/>
    <w:rsid w:val="002542FF"/>
    <w:rsid w:val="00254953"/>
    <w:rsid w:val="00261097"/>
    <w:rsid w:val="00261D42"/>
    <w:rsid w:val="00264FF1"/>
    <w:rsid w:val="002662E1"/>
    <w:rsid w:val="00271DA9"/>
    <w:rsid w:val="00276000"/>
    <w:rsid w:val="002827AC"/>
    <w:rsid w:val="00285FCA"/>
    <w:rsid w:val="00290B3A"/>
    <w:rsid w:val="00295749"/>
    <w:rsid w:val="002A261A"/>
    <w:rsid w:val="002A30BD"/>
    <w:rsid w:val="002A626B"/>
    <w:rsid w:val="002B04D1"/>
    <w:rsid w:val="002B577B"/>
    <w:rsid w:val="002B6704"/>
    <w:rsid w:val="002C6D82"/>
    <w:rsid w:val="002C76B7"/>
    <w:rsid w:val="002D5FF1"/>
    <w:rsid w:val="002E3DC2"/>
    <w:rsid w:val="002E614D"/>
    <w:rsid w:val="00301819"/>
    <w:rsid w:val="003024B5"/>
    <w:rsid w:val="0031100D"/>
    <w:rsid w:val="00316135"/>
    <w:rsid w:val="00317301"/>
    <w:rsid w:val="00323B2F"/>
    <w:rsid w:val="00326B6A"/>
    <w:rsid w:val="00326C4D"/>
    <w:rsid w:val="003338C4"/>
    <w:rsid w:val="003460AD"/>
    <w:rsid w:val="0034692C"/>
    <w:rsid w:val="00351D99"/>
    <w:rsid w:val="003543E6"/>
    <w:rsid w:val="00373DD2"/>
    <w:rsid w:val="00374B95"/>
    <w:rsid w:val="003810E2"/>
    <w:rsid w:val="003833EF"/>
    <w:rsid w:val="003853D4"/>
    <w:rsid w:val="00385D46"/>
    <w:rsid w:val="003876DB"/>
    <w:rsid w:val="003908E3"/>
    <w:rsid w:val="003921A5"/>
    <w:rsid w:val="00392908"/>
    <w:rsid w:val="00393D8A"/>
    <w:rsid w:val="003A1178"/>
    <w:rsid w:val="003A5AA9"/>
    <w:rsid w:val="003B31BC"/>
    <w:rsid w:val="003B6464"/>
    <w:rsid w:val="003C4055"/>
    <w:rsid w:val="003D27E4"/>
    <w:rsid w:val="003D5A68"/>
    <w:rsid w:val="003D6934"/>
    <w:rsid w:val="003E22D4"/>
    <w:rsid w:val="003F18DA"/>
    <w:rsid w:val="003F2775"/>
    <w:rsid w:val="003F661E"/>
    <w:rsid w:val="003F66B5"/>
    <w:rsid w:val="00401E38"/>
    <w:rsid w:val="00403893"/>
    <w:rsid w:val="00406A20"/>
    <w:rsid w:val="004123D1"/>
    <w:rsid w:val="00415296"/>
    <w:rsid w:val="00420D5A"/>
    <w:rsid w:val="00423FD2"/>
    <w:rsid w:val="004355B1"/>
    <w:rsid w:val="0043615D"/>
    <w:rsid w:val="00437F7F"/>
    <w:rsid w:val="0044296A"/>
    <w:rsid w:val="004431DD"/>
    <w:rsid w:val="00454957"/>
    <w:rsid w:val="00463B43"/>
    <w:rsid w:val="00464476"/>
    <w:rsid w:val="00465157"/>
    <w:rsid w:val="00471981"/>
    <w:rsid w:val="0047290F"/>
    <w:rsid w:val="00474671"/>
    <w:rsid w:val="00476A7A"/>
    <w:rsid w:val="00477BAB"/>
    <w:rsid w:val="0048009C"/>
    <w:rsid w:val="0048160F"/>
    <w:rsid w:val="00483AD9"/>
    <w:rsid w:val="00485D77"/>
    <w:rsid w:val="00486CA4"/>
    <w:rsid w:val="00491DCA"/>
    <w:rsid w:val="00493614"/>
    <w:rsid w:val="004968D3"/>
    <w:rsid w:val="004A246D"/>
    <w:rsid w:val="004A2B08"/>
    <w:rsid w:val="004A541F"/>
    <w:rsid w:val="004A778D"/>
    <w:rsid w:val="004B28C5"/>
    <w:rsid w:val="004B3C0A"/>
    <w:rsid w:val="004C15F4"/>
    <w:rsid w:val="004C3B98"/>
    <w:rsid w:val="004C41E0"/>
    <w:rsid w:val="004C6696"/>
    <w:rsid w:val="004D0DAA"/>
    <w:rsid w:val="004D5442"/>
    <w:rsid w:val="004D5E9E"/>
    <w:rsid w:val="004D625E"/>
    <w:rsid w:val="004E337E"/>
    <w:rsid w:val="004E3E46"/>
    <w:rsid w:val="004E4F41"/>
    <w:rsid w:val="004E57D1"/>
    <w:rsid w:val="004E724F"/>
    <w:rsid w:val="004F56FC"/>
    <w:rsid w:val="004F69BE"/>
    <w:rsid w:val="005009D8"/>
    <w:rsid w:val="00502512"/>
    <w:rsid w:val="005043D5"/>
    <w:rsid w:val="00507D65"/>
    <w:rsid w:val="005107AD"/>
    <w:rsid w:val="0051180A"/>
    <w:rsid w:val="00513845"/>
    <w:rsid w:val="005206B7"/>
    <w:rsid w:val="00521233"/>
    <w:rsid w:val="0052766E"/>
    <w:rsid w:val="00527FF8"/>
    <w:rsid w:val="00531F43"/>
    <w:rsid w:val="005324F3"/>
    <w:rsid w:val="00536105"/>
    <w:rsid w:val="005365A2"/>
    <w:rsid w:val="005404EF"/>
    <w:rsid w:val="0054421A"/>
    <w:rsid w:val="00554BAD"/>
    <w:rsid w:val="0055529E"/>
    <w:rsid w:val="00556DAE"/>
    <w:rsid w:val="00565BD1"/>
    <w:rsid w:val="00571F1A"/>
    <w:rsid w:val="00576730"/>
    <w:rsid w:val="00582998"/>
    <w:rsid w:val="005863D6"/>
    <w:rsid w:val="0058685A"/>
    <w:rsid w:val="005956F0"/>
    <w:rsid w:val="005A5177"/>
    <w:rsid w:val="005B028E"/>
    <w:rsid w:val="005B68D9"/>
    <w:rsid w:val="005C05BF"/>
    <w:rsid w:val="005C2F40"/>
    <w:rsid w:val="005C4F38"/>
    <w:rsid w:val="005C52A1"/>
    <w:rsid w:val="005C5762"/>
    <w:rsid w:val="005D066B"/>
    <w:rsid w:val="005D2062"/>
    <w:rsid w:val="005D26CC"/>
    <w:rsid w:val="005D6D8D"/>
    <w:rsid w:val="005D7CA2"/>
    <w:rsid w:val="005E0B5A"/>
    <w:rsid w:val="005F181C"/>
    <w:rsid w:val="005F33B5"/>
    <w:rsid w:val="005F3EA4"/>
    <w:rsid w:val="005F5738"/>
    <w:rsid w:val="005F5B59"/>
    <w:rsid w:val="005F6A3D"/>
    <w:rsid w:val="00605769"/>
    <w:rsid w:val="00606617"/>
    <w:rsid w:val="00616B38"/>
    <w:rsid w:val="00620D27"/>
    <w:rsid w:val="00620FEB"/>
    <w:rsid w:val="00621053"/>
    <w:rsid w:val="00623F7F"/>
    <w:rsid w:val="00637EA4"/>
    <w:rsid w:val="00645022"/>
    <w:rsid w:val="00645C65"/>
    <w:rsid w:val="006467E0"/>
    <w:rsid w:val="00647FD0"/>
    <w:rsid w:val="0065116B"/>
    <w:rsid w:val="00653EFF"/>
    <w:rsid w:val="00662E57"/>
    <w:rsid w:val="006634B8"/>
    <w:rsid w:val="0066397D"/>
    <w:rsid w:val="00665C7B"/>
    <w:rsid w:val="00667EB2"/>
    <w:rsid w:val="00674632"/>
    <w:rsid w:val="00677E4D"/>
    <w:rsid w:val="00684BF5"/>
    <w:rsid w:val="006910CC"/>
    <w:rsid w:val="006921E3"/>
    <w:rsid w:val="00696CED"/>
    <w:rsid w:val="006970E2"/>
    <w:rsid w:val="006A1B25"/>
    <w:rsid w:val="006A3BFC"/>
    <w:rsid w:val="006A6C50"/>
    <w:rsid w:val="006B2A9C"/>
    <w:rsid w:val="006B5CFE"/>
    <w:rsid w:val="006B791D"/>
    <w:rsid w:val="006C28DD"/>
    <w:rsid w:val="006C3D7A"/>
    <w:rsid w:val="006D0403"/>
    <w:rsid w:val="006D7219"/>
    <w:rsid w:val="006E0EB9"/>
    <w:rsid w:val="006F1ED3"/>
    <w:rsid w:val="006F5505"/>
    <w:rsid w:val="0071118D"/>
    <w:rsid w:val="00715615"/>
    <w:rsid w:val="007161C4"/>
    <w:rsid w:val="00716467"/>
    <w:rsid w:val="007223D1"/>
    <w:rsid w:val="00722675"/>
    <w:rsid w:val="00722E90"/>
    <w:rsid w:val="00723A6A"/>
    <w:rsid w:val="007245FB"/>
    <w:rsid w:val="007246E4"/>
    <w:rsid w:val="007340C9"/>
    <w:rsid w:val="0073623F"/>
    <w:rsid w:val="00737BA8"/>
    <w:rsid w:val="007450AC"/>
    <w:rsid w:val="007461C4"/>
    <w:rsid w:val="00750387"/>
    <w:rsid w:val="00752946"/>
    <w:rsid w:val="00757FE5"/>
    <w:rsid w:val="007709F0"/>
    <w:rsid w:val="00771864"/>
    <w:rsid w:val="0077316F"/>
    <w:rsid w:val="00773545"/>
    <w:rsid w:val="00781914"/>
    <w:rsid w:val="007843C5"/>
    <w:rsid w:val="00784911"/>
    <w:rsid w:val="007857AA"/>
    <w:rsid w:val="007A17A0"/>
    <w:rsid w:val="007A3859"/>
    <w:rsid w:val="007A6F56"/>
    <w:rsid w:val="007A79D0"/>
    <w:rsid w:val="007B2F8C"/>
    <w:rsid w:val="007B5022"/>
    <w:rsid w:val="007B6186"/>
    <w:rsid w:val="007B6386"/>
    <w:rsid w:val="007B6C31"/>
    <w:rsid w:val="007C2AE7"/>
    <w:rsid w:val="007C4BF0"/>
    <w:rsid w:val="007C68B1"/>
    <w:rsid w:val="007C6EBA"/>
    <w:rsid w:val="007D14A0"/>
    <w:rsid w:val="007D1790"/>
    <w:rsid w:val="007D67A3"/>
    <w:rsid w:val="007E31A3"/>
    <w:rsid w:val="007F3586"/>
    <w:rsid w:val="007F4F5F"/>
    <w:rsid w:val="00802CD4"/>
    <w:rsid w:val="0080720C"/>
    <w:rsid w:val="00807527"/>
    <w:rsid w:val="008101E0"/>
    <w:rsid w:val="00820B11"/>
    <w:rsid w:val="00822BE8"/>
    <w:rsid w:val="008233B3"/>
    <w:rsid w:val="00823668"/>
    <w:rsid w:val="00823D0A"/>
    <w:rsid w:val="00825766"/>
    <w:rsid w:val="00827000"/>
    <w:rsid w:val="00836245"/>
    <w:rsid w:val="00836954"/>
    <w:rsid w:val="008468BA"/>
    <w:rsid w:val="00855F4F"/>
    <w:rsid w:val="00857C5E"/>
    <w:rsid w:val="00860E8A"/>
    <w:rsid w:val="00871118"/>
    <w:rsid w:val="00876751"/>
    <w:rsid w:val="00876DA7"/>
    <w:rsid w:val="008841E5"/>
    <w:rsid w:val="008846A6"/>
    <w:rsid w:val="00893D5F"/>
    <w:rsid w:val="00895746"/>
    <w:rsid w:val="008978C0"/>
    <w:rsid w:val="008A3793"/>
    <w:rsid w:val="008A672F"/>
    <w:rsid w:val="008B168D"/>
    <w:rsid w:val="008C130C"/>
    <w:rsid w:val="008C3088"/>
    <w:rsid w:val="008D5D1F"/>
    <w:rsid w:val="008D6D99"/>
    <w:rsid w:val="008D7402"/>
    <w:rsid w:val="008E0676"/>
    <w:rsid w:val="008E407E"/>
    <w:rsid w:val="008E4093"/>
    <w:rsid w:val="008E4E02"/>
    <w:rsid w:val="008F0CA8"/>
    <w:rsid w:val="008F0EC0"/>
    <w:rsid w:val="00901A6D"/>
    <w:rsid w:val="009030B8"/>
    <w:rsid w:val="009056B0"/>
    <w:rsid w:val="00911F4B"/>
    <w:rsid w:val="00912059"/>
    <w:rsid w:val="00912D45"/>
    <w:rsid w:val="009202EF"/>
    <w:rsid w:val="009276AB"/>
    <w:rsid w:val="00934151"/>
    <w:rsid w:val="0093515B"/>
    <w:rsid w:val="00941BEE"/>
    <w:rsid w:val="00944E29"/>
    <w:rsid w:val="009467BB"/>
    <w:rsid w:val="00947FF9"/>
    <w:rsid w:val="00950E4A"/>
    <w:rsid w:val="009550C9"/>
    <w:rsid w:val="009620A4"/>
    <w:rsid w:val="00962BD0"/>
    <w:rsid w:val="00967C41"/>
    <w:rsid w:val="00970F85"/>
    <w:rsid w:val="00977C6A"/>
    <w:rsid w:val="00977CB1"/>
    <w:rsid w:val="00984E42"/>
    <w:rsid w:val="00986418"/>
    <w:rsid w:val="00987D0A"/>
    <w:rsid w:val="00991591"/>
    <w:rsid w:val="009935F9"/>
    <w:rsid w:val="009954B5"/>
    <w:rsid w:val="009A14E5"/>
    <w:rsid w:val="009A1AA4"/>
    <w:rsid w:val="009A51E2"/>
    <w:rsid w:val="009A5B37"/>
    <w:rsid w:val="009A5FEE"/>
    <w:rsid w:val="009B0C91"/>
    <w:rsid w:val="009B3551"/>
    <w:rsid w:val="009B37A5"/>
    <w:rsid w:val="009B7BF0"/>
    <w:rsid w:val="009C2966"/>
    <w:rsid w:val="009C540F"/>
    <w:rsid w:val="009C78BE"/>
    <w:rsid w:val="009E018D"/>
    <w:rsid w:val="009E044C"/>
    <w:rsid w:val="009E12B0"/>
    <w:rsid w:val="009E423B"/>
    <w:rsid w:val="009F3030"/>
    <w:rsid w:val="009F3D7D"/>
    <w:rsid w:val="009F3E17"/>
    <w:rsid w:val="00A223A9"/>
    <w:rsid w:val="00A34B93"/>
    <w:rsid w:val="00A373F0"/>
    <w:rsid w:val="00A404FE"/>
    <w:rsid w:val="00A5015E"/>
    <w:rsid w:val="00A52073"/>
    <w:rsid w:val="00A52591"/>
    <w:rsid w:val="00A54766"/>
    <w:rsid w:val="00A5626A"/>
    <w:rsid w:val="00A564DC"/>
    <w:rsid w:val="00A66E83"/>
    <w:rsid w:val="00A672ED"/>
    <w:rsid w:val="00A676A8"/>
    <w:rsid w:val="00A74D80"/>
    <w:rsid w:val="00A76A0B"/>
    <w:rsid w:val="00A76F4C"/>
    <w:rsid w:val="00A85257"/>
    <w:rsid w:val="00A87743"/>
    <w:rsid w:val="00A938BC"/>
    <w:rsid w:val="00A9517D"/>
    <w:rsid w:val="00AA4A4D"/>
    <w:rsid w:val="00AA6E34"/>
    <w:rsid w:val="00AB69F6"/>
    <w:rsid w:val="00AB7013"/>
    <w:rsid w:val="00AB760F"/>
    <w:rsid w:val="00AC62D6"/>
    <w:rsid w:val="00AC6C3A"/>
    <w:rsid w:val="00AD1C89"/>
    <w:rsid w:val="00AD2769"/>
    <w:rsid w:val="00AD4924"/>
    <w:rsid w:val="00AE457C"/>
    <w:rsid w:val="00AE5703"/>
    <w:rsid w:val="00AF20F4"/>
    <w:rsid w:val="00AF21AD"/>
    <w:rsid w:val="00AF3341"/>
    <w:rsid w:val="00B0280C"/>
    <w:rsid w:val="00B04C3E"/>
    <w:rsid w:val="00B06B5E"/>
    <w:rsid w:val="00B079CC"/>
    <w:rsid w:val="00B12D12"/>
    <w:rsid w:val="00B13870"/>
    <w:rsid w:val="00B14752"/>
    <w:rsid w:val="00B17933"/>
    <w:rsid w:val="00B17BCA"/>
    <w:rsid w:val="00B2246D"/>
    <w:rsid w:val="00B24432"/>
    <w:rsid w:val="00B265A8"/>
    <w:rsid w:val="00B31B1D"/>
    <w:rsid w:val="00B32733"/>
    <w:rsid w:val="00B46EC3"/>
    <w:rsid w:val="00B50897"/>
    <w:rsid w:val="00B52994"/>
    <w:rsid w:val="00B5617F"/>
    <w:rsid w:val="00B60BC4"/>
    <w:rsid w:val="00B6183E"/>
    <w:rsid w:val="00B61FF8"/>
    <w:rsid w:val="00B62F49"/>
    <w:rsid w:val="00B64E27"/>
    <w:rsid w:val="00B674A3"/>
    <w:rsid w:val="00B679F1"/>
    <w:rsid w:val="00B71502"/>
    <w:rsid w:val="00B74B21"/>
    <w:rsid w:val="00B74D0E"/>
    <w:rsid w:val="00B8740F"/>
    <w:rsid w:val="00B92E8B"/>
    <w:rsid w:val="00B97162"/>
    <w:rsid w:val="00B979C7"/>
    <w:rsid w:val="00BA1841"/>
    <w:rsid w:val="00BA339E"/>
    <w:rsid w:val="00BA3772"/>
    <w:rsid w:val="00BB5FE3"/>
    <w:rsid w:val="00BB6FB9"/>
    <w:rsid w:val="00BC4E65"/>
    <w:rsid w:val="00BD259E"/>
    <w:rsid w:val="00BD6A80"/>
    <w:rsid w:val="00BE7097"/>
    <w:rsid w:val="00BE7C48"/>
    <w:rsid w:val="00BF711D"/>
    <w:rsid w:val="00C01843"/>
    <w:rsid w:val="00C02D92"/>
    <w:rsid w:val="00C10368"/>
    <w:rsid w:val="00C12450"/>
    <w:rsid w:val="00C133CA"/>
    <w:rsid w:val="00C143AA"/>
    <w:rsid w:val="00C1729D"/>
    <w:rsid w:val="00C22FBA"/>
    <w:rsid w:val="00C23E3E"/>
    <w:rsid w:val="00C23F8C"/>
    <w:rsid w:val="00C2434B"/>
    <w:rsid w:val="00C2556D"/>
    <w:rsid w:val="00C3561E"/>
    <w:rsid w:val="00C36279"/>
    <w:rsid w:val="00C370CE"/>
    <w:rsid w:val="00C414F9"/>
    <w:rsid w:val="00C45F29"/>
    <w:rsid w:val="00C661B2"/>
    <w:rsid w:val="00C667FB"/>
    <w:rsid w:val="00C7409C"/>
    <w:rsid w:val="00C764B8"/>
    <w:rsid w:val="00C82E2B"/>
    <w:rsid w:val="00C90D93"/>
    <w:rsid w:val="00C95374"/>
    <w:rsid w:val="00C96171"/>
    <w:rsid w:val="00CA0BFF"/>
    <w:rsid w:val="00CA5191"/>
    <w:rsid w:val="00CA54F5"/>
    <w:rsid w:val="00CB3353"/>
    <w:rsid w:val="00CB62F3"/>
    <w:rsid w:val="00CC0942"/>
    <w:rsid w:val="00CC301D"/>
    <w:rsid w:val="00CD2B14"/>
    <w:rsid w:val="00CD3D39"/>
    <w:rsid w:val="00CD49B7"/>
    <w:rsid w:val="00CE14D2"/>
    <w:rsid w:val="00CE2223"/>
    <w:rsid w:val="00CE3100"/>
    <w:rsid w:val="00CE6864"/>
    <w:rsid w:val="00CE6F9B"/>
    <w:rsid w:val="00CF3223"/>
    <w:rsid w:val="00CF4980"/>
    <w:rsid w:val="00CF692C"/>
    <w:rsid w:val="00D01D4D"/>
    <w:rsid w:val="00D07AE7"/>
    <w:rsid w:val="00D30E8E"/>
    <w:rsid w:val="00D374A8"/>
    <w:rsid w:val="00D430D9"/>
    <w:rsid w:val="00D444EE"/>
    <w:rsid w:val="00D44D16"/>
    <w:rsid w:val="00D501C2"/>
    <w:rsid w:val="00D5080F"/>
    <w:rsid w:val="00D53771"/>
    <w:rsid w:val="00D5425E"/>
    <w:rsid w:val="00D66F14"/>
    <w:rsid w:val="00D70793"/>
    <w:rsid w:val="00D83F6C"/>
    <w:rsid w:val="00D8781D"/>
    <w:rsid w:val="00D9489C"/>
    <w:rsid w:val="00D95BE3"/>
    <w:rsid w:val="00DA1D57"/>
    <w:rsid w:val="00DA27D6"/>
    <w:rsid w:val="00DA605C"/>
    <w:rsid w:val="00DB21AD"/>
    <w:rsid w:val="00DB2CB3"/>
    <w:rsid w:val="00DB6D59"/>
    <w:rsid w:val="00DC2223"/>
    <w:rsid w:val="00DC7005"/>
    <w:rsid w:val="00DD120C"/>
    <w:rsid w:val="00DD2A9B"/>
    <w:rsid w:val="00DD503A"/>
    <w:rsid w:val="00DD5CF5"/>
    <w:rsid w:val="00DD6292"/>
    <w:rsid w:val="00DD6836"/>
    <w:rsid w:val="00DE4408"/>
    <w:rsid w:val="00DE6103"/>
    <w:rsid w:val="00DF226B"/>
    <w:rsid w:val="00DF25FC"/>
    <w:rsid w:val="00E06CED"/>
    <w:rsid w:val="00E06EE8"/>
    <w:rsid w:val="00E11066"/>
    <w:rsid w:val="00E118FE"/>
    <w:rsid w:val="00E131FE"/>
    <w:rsid w:val="00E248D9"/>
    <w:rsid w:val="00E25C85"/>
    <w:rsid w:val="00E26763"/>
    <w:rsid w:val="00E27BEE"/>
    <w:rsid w:val="00E34F9A"/>
    <w:rsid w:val="00E4012F"/>
    <w:rsid w:val="00E426DA"/>
    <w:rsid w:val="00E42DB7"/>
    <w:rsid w:val="00E438FC"/>
    <w:rsid w:val="00E51188"/>
    <w:rsid w:val="00E51D3D"/>
    <w:rsid w:val="00E54703"/>
    <w:rsid w:val="00E55F5A"/>
    <w:rsid w:val="00E60F8E"/>
    <w:rsid w:val="00E61B1C"/>
    <w:rsid w:val="00E62DD9"/>
    <w:rsid w:val="00E71821"/>
    <w:rsid w:val="00E7211D"/>
    <w:rsid w:val="00E7569B"/>
    <w:rsid w:val="00E75EAA"/>
    <w:rsid w:val="00E764C6"/>
    <w:rsid w:val="00E823F8"/>
    <w:rsid w:val="00E82650"/>
    <w:rsid w:val="00E85F4F"/>
    <w:rsid w:val="00E966BC"/>
    <w:rsid w:val="00EA0718"/>
    <w:rsid w:val="00EA1902"/>
    <w:rsid w:val="00EA3B21"/>
    <w:rsid w:val="00EA3DF5"/>
    <w:rsid w:val="00EA5433"/>
    <w:rsid w:val="00EA67A8"/>
    <w:rsid w:val="00EB2664"/>
    <w:rsid w:val="00EB403C"/>
    <w:rsid w:val="00EB48EB"/>
    <w:rsid w:val="00EB5D40"/>
    <w:rsid w:val="00EB63F1"/>
    <w:rsid w:val="00EC4CA5"/>
    <w:rsid w:val="00ED1E62"/>
    <w:rsid w:val="00ED3783"/>
    <w:rsid w:val="00ED3A44"/>
    <w:rsid w:val="00ED4E21"/>
    <w:rsid w:val="00F02B57"/>
    <w:rsid w:val="00F0417F"/>
    <w:rsid w:val="00F14D7F"/>
    <w:rsid w:val="00F21F11"/>
    <w:rsid w:val="00F22A3D"/>
    <w:rsid w:val="00F2382E"/>
    <w:rsid w:val="00F274A6"/>
    <w:rsid w:val="00F304AD"/>
    <w:rsid w:val="00F30BF8"/>
    <w:rsid w:val="00F35871"/>
    <w:rsid w:val="00F3628C"/>
    <w:rsid w:val="00F421EE"/>
    <w:rsid w:val="00F47873"/>
    <w:rsid w:val="00F57BE9"/>
    <w:rsid w:val="00F61F4F"/>
    <w:rsid w:val="00F62FC1"/>
    <w:rsid w:val="00F63940"/>
    <w:rsid w:val="00F74618"/>
    <w:rsid w:val="00F7629D"/>
    <w:rsid w:val="00F840F3"/>
    <w:rsid w:val="00F8667B"/>
    <w:rsid w:val="00F86CA2"/>
    <w:rsid w:val="00FA2459"/>
    <w:rsid w:val="00FA5C38"/>
    <w:rsid w:val="00FA632C"/>
    <w:rsid w:val="00FB3EDA"/>
    <w:rsid w:val="00FC17F1"/>
    <w:rsid w:val="00FC1CA5"/>
    <w:rsid w:val="00FC427D"/>
    <w:rsid w:val="00FC6FFC"/>
    <w:rsid w:val="00FD1282"/>
    <w:rsid w:val="00FD587B"/>
    <w:rsid w:val="00FD62FC"/>
    <w:rsid w:val="00FE28C9"/>
    <w:rsid w:val="00FE2AEE"/>
    <w:rsid w:val="00FF2D2A"/>
    <w:rsid w:val="00FF4C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C5D1652"/>
  <w15:docId w15:val="{5114F87F-3DC6-A846-819D-181D486F8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3F0"/>
    <w:pPr>
      <w:spacing w:line="480" w:lineRule="auto"/>
      <w:jc w:val="both"/>
    </w:pPr>
    <w:rPr>
      <w:rFonts w:ascii="Arial" w:hAnsi="Arial"/>
      <w:sz w:val="22"/>
    </w:rPr>
  </w:style>
  <w:style w:type="paragraph" w:styleId="Heading1">
    <w:name w:val="heading 1"/>
    <w:basedOn w:val="Normal"/>
    <w:next w:val="Normal"/>
    <w:link w:val="Heading1Char"/>
    <w:uiPriority w:val="9"/>
    <w:qFormat/>
    <w:rsid w:val="00CA5191"/>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63B43"/>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3B43"/>
    <w:pPr>
      <w:keepNext/>
      <w:keepLines/>
      <w:outlineLvl w:val="2"/>
    </w:pPr>
    <w:rPr>
      <w:rFonts w:eastAsiaTheme="majorEastAsia"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54F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A54F5"/>
    <w:rPr>
      <w:rFonts w:ascii="Lucida Grande" w:hAnsi="Lucida Grande" w:cs="Lucida Grande"/>
      <w:sz w:val="18"/>
      <w:szCs w:val="18"/>
    </w:rPr>
  </w:style>
  <w:style w:type="paragraph" w:customStyle="1" w:styleId="EndNoteBibliographyTitle">
    <w:name w:val="EndNote Bibliography Title"/>
    <w:basedOn w:val="Normal"/>
    <w:rsid w:val="00CA54F5"/>
    <w:pPr>
      <w:jc w:val="center"/>
    </w:pPr>
    <w:rPr>
      <w:rFonts w:cs="Arial"/>
    </w:rPr>
  </w:style>
  <w:style w:type="paragraph" w:customStyle="1" w:styleId="EndNoteBibliography">
    <w:name w:val="EndNote Bibliography"/>
    <w:basedOn w:val="Normal"/>
    <w:rsid w:val="00CA54F5"/>
    <w:pPr>
      <w:spacing w:line="240" w:lineRule="auto"/>
    </w:pPr>
    <w:rPr>
      <w:rFonts w:cs="Arial"/>
    </w:rPr>
  </w:style>
  <w:style w:type="character" w:customStyle="1" w:styleId="Heading2Char">
    <w:name w:val="Heading 2 Char"/>
    <w:basedOn w:val="DefaultParagraphFont"/>
    <w:link w:val="Heading2"/>
    <w:uiPriority w:val="9"/>
    <w:rsid w:val="00463B43"/>
    <w:rPr>
      <w:rFonts w:ascii="Arial" w:eastAsiaTheme="majorEastAsia" w:hAnsi="Arial" w:cstheme="majorBidi"/>
      <w:b/>
      <w:bCs/>
      <w:sz w:val="22"/>
      <w:szCs w:val="26"/>
    </w:rPr>
  </w:style>
  <w:style w:type="paragraph" w:styleId="DocumentMap">
    <w:name w:val="Document Map"/>
    <w:basedOn w:val="Normal"/>
    <w:link w:val="DocumentMapChar"/>
    <w:uiPriority w:val="99"/>
    <w:semiHidden/>
    <w:unhideWhenUsed/>
    <w:rsid w:val="007C2AE7"/>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7C2AE7"/>
    <w:rPr>
      <w:rFonts w:ascii="Lucida Grande" w:hAnsi="Lucida Grande" w:cs="Lucida Grande"/>
    </w:rPr>
  </w:style>
  <w:style w:type="paragraph" w:styleId="Footer">
    <w:name w:val="footer"/>
    <w:basedOn w:val="Normal"/>
    <w:link w:val="FooterChar"/>
    <w:uiPriority w:val="99"/>
    <w:unhideWhenUsed/>
    <w:rsid w:val="00CA5191"/>
    <w:pPr>
      <w:tabs>
        <w:tab w:val="center" w:pos="4680"/>
        <w:tab w:val="right" w:pos="9360"/>
      </w:tabs>
      <w:spacing w:line="240" w:lineRule="auto"/>
    </w:pPr>
  </w:style>
  <w:style w:type="character" w:customStyle="1" w:styleId="Heading1Char">
    <w:name w:val="Heading 1 Char"/>
    <w:basedOn w:val="DefaultParagraphFont"/>
    <w:link w:val="Heading1"/>
    <w:uiPriority w:val="9"/>
    <w:rsid w:val="00CA5191"/>
    <w:rPr>
      <w:rFonts w:ascii="Arial" w:eastAsiaTheme="majorEastAsia" w:hAnsi="Arial" w:cstheme="majorBidi"/>
      <w:b/>
      <w:sz w:val="22"/>
      <w:szCs w:val="32"/>
    </w:rPr>
  </w:style>
  <w:style w:type="character" w:customStyle="1" w:styleId="FooterChar">
    <w:name w:val="Footer Char"/>
    <w:basedOn w:val="DefaultParagraphFont"/>
    <w:link w:val="Footer"/>
    <w:uiPriority w:val="99"/>
    <w:rsid w:val="00CA5191"/>
    <w:rPr>
      <w:rFonts w:ascii="Arial" w:hAnsi="Arial"/>
      <w:sz w:val="22"/>
    </w:rPr>
  </w:style>
  <w:style w:type="character" w:styleId="PageNumber">
    <w:name w:val="page number"/>
    <w:basedOn w:val="DefaultParagraphFont"/>
    <w:uiPriority w:val="99"/>
    <w:semiHidden/>
    <w:unhideWhenUsed/>
    <w:rsid w:val="00CA5191"/>
  </w:style>
  <w:style w:type="character" w:styleId="LineNumber">
    <w:name w:val="line number"/>
    <w:basedOn w:val="DefaultParagraphFont"/>
    <w:uiPriority w:val="99"/>
    <w:semiHidden/>
    <w:unhideWhenUsed/>
    <w:rsid w:val="00CA5191"/>
  </w:style>
  <w:style w:type="character" w:customStyle="1" w:styleId="Heading3Char">
    <w:name w:val="Heading 3 Char"/>
    <w:basedOn w:val="DefaultParagraphFont"/>
    <w:link w:val="Heading3"/>
    <w:uiPriority w:val="9"/>
    <w:rsid w:val="00463B43"/>
    <w:rPr>
      <w:rFonts w:ascii="Arial" w:eastAsiaTheme="majorEastAsia" w:hAnsi="Arial" w:cstheme="majorBidi"/>
      <w:sz w:val="22"/>
      <w:u w:val="single"/>
    </w:rPr>
  </w:style>
  <w:style w:type="character" w:styleId="CommentReference">
    <w:name w:val="annotation reference"/>
    <w:basedOn w:val="DefaultParagraphFont"/>
    <w:uiPriority w:val="99"/>
    <w:semiHidden/>
    <w:unhideWhenUsed/>
    <w:rsid w:val="00AF3341"/>
    <w:rPr>
      <w:sz w:val="16"/>
      <w:szCs w:val="16"/>
    </w:rPr>
  </w:style>
  <w:style w:type="paragraph" w:styleId="CommentText">
    <w:name w:val="annotation text"/>
    <w:basedOn w:val="Normal"/>
    <w:link w:val="CommentTextChar"/>
    <w:uiPriority w:val="99"/>
    <w:unhideWhenUsed/>
    <w:rsid w:val="00AF3341"/>
    <w:pPr>
      <w:spacing w:line="240" w:lineRule="auto"/>
    </w:pPr>
    <w:rPr>
      <w:sz w:val="20"/>
      <w:szCs w:val="20"/>
    </w:rPr>
  </w:style>
  <w:style w:type="character" w:customStyle="1" w:styleId="CommentTextChar">
    <w:name w:val="Comment Text Char"/>
    <w:basedOn w:val="DefaultParagraphFont"/>
    <w:link w:val="CommentText"/>
    <w:uiPriority w:val="99"/>
    <w:rsid w:val="00AF334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AF3341"/>
    <w:rPr>
      <w:b/>
      <w:bCs/>
    </w:rPr>
  </w:style>
  <w:style w:type="character" w:customStyle="1" w:styleId="CommentSubjectChar">
    <w:name w:val="Comment Subject Char"/>
    <w:basedOn w:val="CommentTextChar"/>
    <w:link w:val="CommentSubject"/>
    <w:uiPriority w:val="99"/>
    <w:semiHidden/>
    <w:rsid w:val="00AF3341"/>
    <w:rPr>
      <w:rFonts w:ascii="Arial" w:hAnsi="Arial"/>
      <w:b/>
      <w:bCs/>
      <w:sz w:val="20"/>
      <w:szCs w:val="20"/>
    </w:rPr>
  </w:style>
  <w:style w:type="paragraph" w:styleId="Revision">
    <w:name w:val="Revision"/>
    <w:hidden/>
    <w:uiPriority w:val="99"/>
    <w:semiHidden/>
    <w:rsid w:val="00F30BF8"/>
    <w:rPr>
      <w:rFonts w:ascii="Arial" w:hAnsi="Arial"/>
      <w:sz w:val="22"/>
    </w:rPr>
  </w:style>
  <w:style w:type="character" w:styleId="PlaceholderText">
    <w:name w:val="Placeholder Text"/>
    <w:basedOn w:val="DefaultParagraphFont"/>
    <w:uiPriority w:val="99"/>
    <w:semiHidden/>
    <w:rsid w:val="001A768C"/>
    <w:rPr>
      <w:color w:val="808080"/>
    </w:rPr>
  </w:style>
  <w:style w:type="paragraph" w:styleId="ListParagraph">
    <w:name w:val="List Paragraph"/>
    <w:basedOn w:val="Normal"/>
    <w:uiPriority w:val="34"/>
    <w:qFormat/>
    <w:rsid w:val="008E06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856285">
      <w:bodyDiv w:val="1"/>
      <w:marLeft w:val="0"/>
      <w:marRight w:val="0"/>
      <w:marTop w:val="0"/>
      <w:marBottom w:val="0"/>
      <w:divBdr>
        <w:top w:val="none" w:sz="0" w:space="0" w:color="auto"/>
        <w:left w:val="none" w:sz="0" w:space="0" w:color="auto"/>
        <w:bottom w:val="none" w:sz="0" w:space="0" w:color="auto"/>
        <w:right w:val="none" w:sz="0" w:space="0" w:color="auto"/>
      </w:divBdr>
    </w:div>
    <w:div w:id="568612996">
      <w:bodyDiv w:val="1"/>
      <w:marLeft w:val="0"/>
      <w:marRight w:val="0"/>
      <w:marTop w:val="0"/>
      <w:marBottom w:val="0"/>
      <w:divBdr>
        <w:top w:val="none" w:sz="0" w:space="0" w:color="auto"/>
        <w:left w:val="none" w:sz="0" w:space="0" w:color="auto"/>
        <w:bottom w:val="none" w:sz="0" w:space="0" w:color="auto"/>
        <w:right w:val="none" w:sz="0" w:space="0" w:color="auto"/>
      </w:divBdr>
    </w:div>
    <w:div w:id="638997423">
      <w:bodyDiv w:val="1"/>
      <w:marLeft w:val="0"/>
      <w:marRight w:val="0"/>
      <w:marTop w:val="0"/>
      <w:marBottom w:val="0"/>
      <w:divBdr>
        <w:top w:val="none" w:sz="0" w:space="0" w:color="auto"/>
        <w:left w:val="none" w:sz="0" w:space="0" w:color="auto"/>
        <w:bottom w:val="none" w:sz="0" w:space="0" w:color="auto"/>
        <w:right w:val="none" w:sz="0" w:space="0" w:color="auto"/>
      </w:divBdr>
    </w:div>
    <w:div w:id="832455069">
      <w:bodyDiv w:val="1"/>
      <w:marLeft w:val="0"/>
      <w:marRight w:val="0"/>
      <w:marTop w:val="0"/>
      <w:marBottom w:val="0"/>
      <w:divBdr>
        <w:top w:val="none" w:sz="0" w:space="0" w:color="auto"/>
        <w:left w:val="none" w:sz="0" w:space="0" w:color="auto"/>
        <w:bottom w:val="none" w:sz="0" w:space="0" w:color="auto"/>
        <w:right w:val="none" w:sz="0" w:space="0" w:color="auto"/>
      </w:divBdr>
    </w:div>
    <w:div w:id="967391966">
      <w:bodyDiv w:val="1"/>
      <w:marLeft w:val="0"/>
      <w:marRight w:val="0"/>
      <w:marTop w:val="0"/>
      <w:marBottom w:val="0"/>
      <w:divBdr>
        <w:top w:val="none" w:sz="0" w:space="0" w:color="auto"/>
        <w:left w:val="none" w:sz="0" w:space="0" w:color="auto"/>
        <w:bottom w:val="none" w:sz="0" w:space="0" w:color="auto"/>
        <w:right w:val="none" w:sz="0" w:space="0" w:color="auto"/>
      </w:divBdr>
      <w:divsChild>
        <w:div w:id="38170033">
          <w:marLeft w:val="0"/>
          <w:marRight w:val="0"/>
          <w:marTop w:val="0"/>
          <w:marBottom w:val="0"/>
          <w:divBdr>
            <w:top w:val="none" w:sz="0" w:space="0" w:color="auto"/>
            <w:left w:val="none" w:sz="0" w:space="0" w:color="auto"/>
            <w:bottom w:val="none" w:sz="0" w:space="0" w:color="auto"/>
            <w:right w:val="none" w:sz="0" w:space="0" w:color="auto"/>
          </w:divBdr>
        </w:div>
        <w:div w:id="630987103">
          <w:marLeft w:val="0"/>
          <w:marRight w:val="0"/>
          <w:marTop w:val="0"/>
          <w:marBottom w:val="0"/>
          <w:divBdr>
            <w:top w:val="none" w:sz="0" w:space="0" w:color="auto"/>
            <w:left w:val="none" w:sz="0" w:space="0" w:color="auto"/>
            <w:bottom w:val="none" w:sz="0" w:space="0" w:color="auto"/>
            <w:right w:val="none" w:sz="0" w:space="0" w:color="auto"/>
          </w:divBdr>
        </w:div>
        <w:div w:id="699547422">
          <w:marLeft w:val="0"/>
          <w:marRight w:val="0"/>
          <w:marTop w:val="0"/>
          <w:marBottom w:val="0"/>
          <w:divBdr>
            <w:top w:val="none" w:sz="0" w:space="0" w:color="auto"/>
            <w:left w:val="none" w:sz="0" w:space="0" w:color="auto"/>
            <w:bottom w:val="none" w:sz="0" w:space="0" w:color="auto"/>
            <w:right w:val="none" w:sz="0" w:space="0" w:color="auto"/>
          </w:divBdr>
        </w:div>
        <w:div w:id="1836334921">
          <w:marLeft w:val="0"/>
          <w:marRight w:val="0"/>
          <w:marTop w:val="0"/>
          <w:marBottom w:val="0"/>
          <w:divBdr>
            <w:top w:val="none" w:sz="0" w:space="0" w:color="auto"/>
            <w:left w:val="none" w:sz="0" w:space="0" w:color="auto"/>
            <w:bottom w:val="none" w:sz="0" w:space="0" w:color="auto"/>
            <w:right w:val="none" w:sz="0" w:space="0" w:color="auto"/>
          </w:divBdr>
        </w:div>
        <w:div w:id="1846705829">
          <w:marLeft w:val="0"/>
          <w:marRight w:val="0"/>
          <w:marTop w:val="0"/>
          <w:marBottom w:val="0"/>
          <w:divBdr>
            <w:top w:val="none" w:sz="0" w:space="0" w:color="auto"/>
            <w:left w:val="none" w:sz="0" w:space="0" w:color="auto"/>
            <w:bottom w:val="none" w:sz="0" w:space="0" w:color="auto"/>
            <w:right w:val="none" w:sz="0" w:space="0" w:color="auto"/>
          </w:divBdr>
        </w:div>
      </w:divsChild>
    </w:div>
    <w:div w:id="1660768497">
      <w:bodyDiv w:val="1"/>
      <w:marLeft w:val="0"/>
      <w:marRight w:val="0"/>
      <w:marTop w:val="0"/>
      <w:marBottom w:val="0"/>
      <w:divBdr>
        <w:top w:val="none" w:sz="0" w:space="0" w:color="auto"/>
        <w:left w:val="none" w:sz="0" w:space="0" w:color="auto"/>
        <w:bottom w:val="none" w:sz="0" w:space="0" w:color="auto"/>
        <w:right w:val="none" w:sz="0" w:space="0" w:color="auto"/>
      </w:divBdr>
    </w:div>
    <w:div w:id="1851797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08135A-3914-499F-9181-821C68ECD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4387</Words>
  <Characters>82006</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Colgate-Palmolive</Company>
  <LinksUpToDate>false</LinksUpToDate>
  <CharactersWithSpaces>9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 Gloag</dc:creator>
  <cp:lastModifiedBy>Paul Stoodley</cp:lastModifiedBy>
  <cp:revision>2</cp:revision>
  <dcterms:created xsi:type="dcterms:W3CDTF">2022-11-23T15:15:00Z</dcterms:created>
  <dcterms:modified xsi:type="dcterms:W3CDTF">2022-11-23T15:15:00Z</dcterms:modified>
</cp:coreProperties>
</file>